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8472D0" w14:textId="6F35E6A2" w:rsidR="00851E76" w:rsidRPr="0014050F" w:rsidRDefault="00493C01" w:rsidP="00493C01">
      <w:pPr>
        <w:rPr>
          <w:b/>
          <w:sz w:val="44"/>
          <w:szCs w:val="44"/>
        </w:rPr>
      </w:pPr>
      <w:r>
        <w:rPr>
          <w:b/>
          <w:sz w:val="44"/>
          <w:szCs w:val="44"/>
        </w:rPr>
        <w:t xml:space="preserve">The </w:t>
      </w:r>
      <w:r w:rsidR="00B850F0">
        <w:rPr>
          <w:b/>
          <w:sz w:val="44"/>
          <w:szCs w:val="44"/>
        </w:rPr>
        <w:t xml:space="preserve">Dynamic </w:t>
      </w:r>
      <w:r>
        <w:rPr>
          <w:b/>
          <w:sz w:val="44"/>
          <w:szCs w:val="44"/>
        </w:rPr>
        <w:t>Shift Detector: a</w:t>
      </w:r>
      <w:r w:rsidR="009A52BF">
        <w:rPr>
          <w:b/>
          <w:sz w:val="44"/>
          <w:szCs w:val="44"/>
        </w:rPr>
        <w:t>n algorithm</w:t>
      </w:r>
      <w:r w:rsidRPr="0014050F">
        <w:rPr>
          <w:b/>
          <w:sz w:val="44"/>
          <w:szCs w:val="44"/>
        </w:rPr>
        <w:t xml:space="preserve"> </w:t>
      </w:r>
      <w:r>
        <w:rPr>
          <w:b/>
          <w:sz w:val="44"/>
          <w:szCs w:val="44"/>
        </w:rPr>
        <w:t>to identify</w:t>
      </w:r>
      <w:r w:rsidRPr="0014050F">
        <w:rPr>
          <w:b/>
          <w:sz w:val="44"/>
          <w:szCs w:val="44"/>
        </w:rPr>
        <w:t xml:space="preserve"> changes in </w:t>
      </w:r>
      <w:r w:rsidR="00B8189A">
        <w:rPr>
          <w:b/>
          <w:sz w:val="44"/>
          <w:szCs w:val="44"/>
        </w:rPr>
        <w:t>parameter values</w:t>
      </w:r>
      <w:r w:rsidRPr="0014050F">
        <w:rPr>
          <w:b/>
          <w:sz w:val="44"/>
          <w:szCs w:val="44"/>
        </w:rPr>
        <w:t xml:space="preserve"> governing populations</w:t>
      </w:r>
    </w:p>
    <w:p w14:paraId="6905316B" w14:textId="318082AB" w:rsidR="00493C01" w:rsidRDefault="00851E76" w:rsidP="00493C01">
      <w:r>
        <w:t>Short title:</w:t>
      </w:r>
      <w:r w:rsidRPr="00851E76">
        <w:t xml:space="preserve"> </w:t>
      </w:r>
      <w:r w:rsidR="00D84C75">
        <w:t>Dynamic</w:t>
      </w:r>
      <w:r w:rsidR="00D84C75" w:rsidRPr="00851E76">
        <w:t xml:space="preserve"> </w:t>
      </w:r>
      <w:r w:rsidRPr="00851E76">
        <w:t>Shift Detector: a</w:t>
      </w:r>
      <w:r w:rsidR="009A52BF">
        <w:t>n algorithm</w:t>
      </w:r>
      <w:r w:rsidRPr="00851E76">
        <w:t xml:space="preserve"> to identify </w:t>
      </w:r>
      <w:r w:rsidR="00F062E0">
        <w:t xml:space="preserve">population </w:t>
      </w:r>
      <w:r w:rsidRPr="00851E76">
        <w:t xml:space="preserve">changes </w:t>
      </w:r>
    </w:p>
    <w:p w14:paraId="2D85D038" w14:textId="77777777" w:rsidR="00851E76" w:rsidRDefault="00851E76" w:rsidP="00493C01"/>
    <w:p w14:paraId="0745B63C" w14:textId="51E2ACF1" w:rsidR="00493C01" w:rsidRDefault="00493C01" w:rsidP="00493C01">
      <w:r>
        <w:t>C</w:t>
      </w:r>
      <w:r w:rsidR="00851E76">
        <w:t xml:space="preserve">hristie </w:t>
      </w:r>
      <w:r>
        <w:t>A. Bahlai</w:t>
      </w:r>
      <w:r w:rsidRPr="001F1F22">
        <w:rPr>
          <w:vertAlign w:val="superscript"/>
        </w:rPr>
        <w:t>1</w:t>
      </w:r>
      <w:r w:rsidR="00266869">
        <w:rPr>
          <w:vertAlign w:val="superscript"/>
        </w:rPr>
        <w:t xml:space="preserve"> </w:t>
      </w:r>
      <w:r w:rsidR="00266869">
        <w:t>a</w:t>
      </w:r>
      <w:r>
        <w:t>nd E</w:t>
      </w:r>
      <w:r w:rsidR="00851E76">
        <w:t xml:space="preserve">lise </w:t>
      </w:r>
      <w:r>
        <w:t>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416E284B" w:rsidR="00493C01" w:rsidRPr="0014050F" w:rsidRDefault="00493C01" w:rsidP="00493C01">
      <w:r>
        <w:t>E</w:t>
      </w:r>
      <w:r w:rsidRPr="0014050F">
        <w:t xml:space="preserve">nvironmental factors interact with </w:t>
      </w:r>
      <w:r>
        <w:t xml:space="preserve">internal rules of </w:t>
      </w:r>
      <w:r w:rsidRPr="0014050F">
        <w:t>population regulation</w:t>
      </w:r>
      <w:r>
        <w:t>, sometimes perturbing systems to alternate dynamics</w:t>
      </w:r>
      <w:r w:rsidR="0080743E">
        <w:t xml:space="preserve"> though changes in parameter values</w:t>
      </w:r>
      <w:r w:rsidRPr="0014050F">
        <w:t xml:space="preserve">. </w:t>
      </w:r>
      <w:r>
        <w:t>Yet, p</w:t>
      </w:r>
      <w:r w:rsidRPr="0014050F">
        <w:t xml:space="preserve">inpointing when </w:t>
      </w:r>
      <w:r w:rsidR="0080743E">
        <w:t>such</w:t>
      </w:r>
      <w:r w:rsidR="0080743E" w:rsidRPr="0014050F">
        <w:t xml:space="preserve"> </w:t>
      </w:r>
      <w:r w:rsidRPr="0014050F">
        <w:t xml:space="preserve">changes occur in naturally fluctuating populations </w:t>
      </w:r>
      <w:r>
        <w:t>is difficult</w:t>
      </w:r>
      <w:r w:rsidRPr="0014050F">
        <w:t xml:space="preserve">. </w:t>
      </w:r>
      <w:r>
        <w:t>A</w:t>
      </w:r>
      <w:r w:rsidRPr="0014050F">
        <w:t xml:space="preserve">n </w:t>
      </w:r>
      <w:del w:id="0" w:author="Christie Bahlai" w:date="2019-10-10T09:22:00Z">
        <w:r w:rsidRPr="0014050F" w:rsidDel="00015144">
          <w:delText xml:space="preserve">analytical </w:delText>
        </w:r>
      </w:del>
      <w:ins w:id="1" w:author="Christie Bahlai" w:date="2019-10-10T09:22:00Z">
        <w:r w:rsidR="00015144" w:rsidRPr="0014050F">
          <w:t>a</w:t>
        </w:r>
        <w:r w:rsidR="00015144">
          <w:t>lgorithmic</w:t>
        </w:r>
        <w:r w:rsidR="00015144" w:rsidRPr="0014050F">
          <w:t xml:space="preserve"> </w:t>
        </w:r>
      </w:ins>
      <w:r w:rsidR="001D05DA" w:rsidRPr="0014050F">
        <w:t>approach that</w:t>
      </w:r>
      <w:r w:rsidRPr="0014050F">
        <w:t xml:space="preserve"> </w:t>
      </w:r>
      <w:r>
        <w:t>can</w:t>
      </w:r>
      <w:r w:rsidRPr="0014050F">
        <w:t xml:space="preserve"> identif</w:t>
      </w:r>
      <w:r>
        <w:t>y the</w:t>
      </w:r>
      <w:r w:rsidRPr="0014050F">
        <w:t xml:space="preserve"> timing and magnitude of </w:t>
      </w:r>
      <w:r w:rsidR="0080743E">
        <w:t>parameter</w:t>
      </w:r>
      <w:r w:rsidR="0080743E" w:rsidRPr="0014050F">
        <w:t xml:space="preserve"> </w:t>
      </w:r>
      <w:r>
        <w:t>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34F7EE4C" w14:textId="51F81B0A" w:rsidR="00493C01" w:rsidRPr="0014050F" w:rsidRDefault="009A52BF" w:rsidP="00493C01">
      <w:r>
        <w:t>The</w:t>
      </w:r>
      <w:r w:rsidR="00493C01" w:rsidRPr="0014050F">
        <w:t xml:space="preserve"> “</w:t>
      </w:r>
      <w:r w:rsidR="00B850F0">
        <w:t>Dynamic</w:t>
      </w:r>
      <w:r w:rsidR="00B850F0" w:rsidRPr="0014050F">
        <w:t xml:space="preserve"> </w:t>
      </w:r>
      <w:r w:rsidR="00493C01" w:rsidRPr="0014050F">
        <w:t>Shift Detector”</w:t>
      </w:r>
      <w:r>
        <w:t xml:space="preserve"> is a</w:t>
      </w:r>
      <w:r w:rsidR="00F63325">
        <w:t>n</w:t>
      </w:r>
      <w:r>
        <w:t xml:space="preserve"> </w:t>
      </w:r>
      <w:r w:rsidR="00997D87">
        <w:t xml:space="preserve">algorithm </w:t>
      </w:r>
      <w:r>
        <w:t>to</w:t>
      </w:r>
      <w:r w:rsidR="00493C01" w:rsidRPr="0014050F">
        <w:t xml:space="preserve"> </w:t>
      </w:r>
      <w:r w:rsidR="00FA21FA">
        <w:t xml:space="preserve">identify </w:t>
      </w:r>
      <w:r w:rsidR="00A366AF">
        <w:t>changes</w:t>
      </w:r>
      <w:r w:rsidR="00686F95">
        <w:t xml:space="preserve"> in</w:t>
      </w:r>
      <w:r w:rsidR="00E82218">
        <w:t xml:space="preserve"> parameter</w:t>
      </w:r>
      <w:r w:rsidR="0042715D">
        <w:t xml:space="preserve"> value</w:t>
      </w:r>
      <w:r w:rsidR="00E82218">
        <w:t>s</w:t>
      </w:r>
      <w:r w:rsidR="00686F95" w:rsidRPr="0014050F">
        <w:t xml:space="preserve"> </w:t>
      </w:r>
      <w:r w:rsidR="00493C01">
        <w:t xml:space="preserve">governing </w:t>
      </w:r>
      <w:r w:rsidR="00E82218">
        <w:t xml:space="preserve">temporal </w:t>
      </w:r>
      <w:r w:rsidR="00493C01">
        <w:t>fluctuations</w:t>
      </w:r>
      <w:r w:rsidR="00493C01" w:rsidRPr="0014050F">
        <w:t xml:space="preserve"> </w:t>
      </w:r>
      <w:r>
        <w:t xml:space="preserve">in </w:t>
      </w:r>
      <w:r w:rsidR="00493C01" w:rsidRPr="0014050F">
        <w:t>population</w:t>
      </w:r>
      <w:r w:rsidR="0042715D">
        <w:t>s</w:t>
      </w:r>
      <w:r w:rsidR="0025408B">
        <w:t xml:space="preserve"> with nonlinear dynamics</w:t>
      </w:r>
      <w:r w:rsidR="00493C01" w:rsidRPr="0014050F">
        <w:t>. Th</w:t>
      </w:r>
      <w:r w:rsidR="00493C01">
        <w:t>e</w:t>
      </w:r>
      <w:r w:rsidR="00493C01" w:rsidRPr="0014050F">
        <w:t xml:space="preserve"> </w:t>
      </w:r>
      <w:r w:rsidR="00997D87">
        <w:t>algorithm</w:t>
      </w:r>
      <w:r w:rsidR="00F63325">
        <w:t xml:space="preserve"> </w:t>
      </w:r>
      <w:r w:rsidR="00493C01" w:rsidRPr="0014050F">
        <w:t>examin</w:t>
      </w:r>
      <w:r>
        <w:t>es</w:t>
      </w:r>
      <w:r w:rsidR="00493C01" w:rsidRPr="0014050F">
        <w:t xml:space="preserve"> population time series data for the presence, location, and magnitude of </w:t>
      </w:r>
      <w:r w:rsidR="00D93CA5">
        <w:t xml:space="preserve">parameter </w:t>
      </w:r>
      <w:r w:rsidR="00493C01" w:rsidRPr="0014050F">
        <w:t>shifts</w:t>
      </w:r>
      <w:r w:rsidR="00493C01">
        <w:t xml:space="preserve">. </w:t>
      </w:r>
      <w:r>
        <w:t>It</w:t>
      </w:r>
      <w:r w:rsidR="00493C01" w:rsidRPr="0014050F">
        <w:t xml:space="preserve"> us</w:t>
      </w:r>
      <w:r w:rsidR="00493C01">
        <w:t>e</w:t>
      </w:r>
      <w:r w:rsidR="00AF0366">
        <w:t>s</w:t>
      </w:r>
      <w:r w:rsidR="00493C01">
        <w:t xml:space="preserve"> </w:t>
      </w:r>
      <w:r w:rsidR="00493C01" w:rsidRPr="0014050F">
        <w:t>an iterative approach to fitting subsets of time series</w:t>
      </w:r>
      <w:r w:rsidR="00493C01">
        <w:t xml:space="preserve"> data</w:t>
      </w:r>
      <w:r w:rsidR="00493C01" w:rsidRPr="0014050F">
        <w:t xml:space="preserve">, </w:t>
      </w:r>
      <w:r w:rsidR="00A633EC">
        <w:t xml:space="preserve">then </w:t>
      </w:r>
      <w:r w:rsidR="00493C01" w:rsidRPr="0014050F">
        <w:t>rank</w:t>
      </w:r>
      <w:r w:rsidR="00AF0366">
        <w:t>s</w:t>
      </w:r>
      <w:r w:rsidR="00493C01" w:rsidRPr="0014050F">
        <w:t xml:space="preserve"> the fit of</w:t>
      </w:r>
      <w:r w:rsidR="00AF0366" w:rsidRPr="0014050F">
        <w:t xml:space="preserve"> </w:t>
      </w:r>
      <w:r w:rsidR="00493C01" w:rsidRPr="0014050F">
        <w:t>break point combination</w:t>
      </w:r>
      <w:r w:rsidR="00EC7CC2">
        <w:t>s</w:t>
      </w:r>
      <w:r w:rsidR="00493C01" w:rsidRPr="0014050F">
        <w:t xml:space="preserve"> using model </w:t>
      </w:r>
      <w:r w:rsidR="00913421" w:rsidRPr="0014050F">
        <w:t>selection</w:t>
      </w:r>
      <w:r w:rsidR="008C63B2">
        <w:t xml:space="preserve">, </w:t>
      </w:r>
      <w:r w:rsidR="00FA21FA">
        <w:t>assign</w:t>
      </w:r>
      <w:r w:rsidR="008C63B2">
        <w:t>ing</w:t>
      </w:r>
      <w:r w:rsidR="00FA21FA">
        <w:t xml:space="preserve"> a</w:t>
      </w:r>
      <w:r w:rsidR="00DA72A4">
        <w:t xml:space="preserve"> relative weight </w:t>
      </w:r>
      <w:r w:rsidR="00F30562">
        <w:t xml:space="preserve">to </w:t>
      </w:r>
      <w:r w:rsidR="00DA72A4">
        <w:t>each break</w:t>
      </w:r>
      <w:r w:rsidR="00493C01" w:rsidRPr="0014050F">
        <w:t xml:space="preserve">. </w:t>
      </w:r>
      <w:r w:rsidR="007F377A">
        <w:t xml:space="preserve">We </w:t>
      </w:r>
      <w:r w:rsidR="005907DA">
        <w:t xml:space="preserve">examined the performance of the </w:t>
      </w:r>
      <w:r w:rsidR="00A21FD1">
        <w:t xml:space="preserve">Dynamic </w:t>
      </w:r>
      <w:r w:rsidR="005907DA">
        <w:t>Shift Detector with simulations</w:t>
      </w:r>
      <w:r w:rsidR="00493C01" w:rsidRPr="0014050F">
        <w:t xml:space="preserve"> and </w:t>
      </w:r>
      <w:r w:rsidR="0024464F">
        <w:t xml:space="preserve">two </w:t>
      </w:r>
      <w:r w:rsidR="00493C01" w:rsidRPr="0014050F">
        <w:t>case studies</w:t>
      </w:r>
      <w:r w:rsidR="0024464F">
        <w:t>.</w:t>
      </w:r>
      <w:r>
        <w:t xml:space="preserve"> </w:t>
      </w:r>
      <w:r w:rsidR="0084777E">
        <w:t>U</w:t>
      </w:r>
      <w:r w:rsidR="00493C01" w:rsidRPr="0014050F">
        <w:t xml:space="preserve">nder low </w:t>
      </w:r>
      <w:r w:rsidR="00F40045">
        <w:t xml:space="preserve">environmental/sampling </w:t>
      </w:r>
      <w:r w:rsidR="00BB5C7E">
        <w:t>noise</w:t>
      </w:r>
      <w:r w:rsidR="00493C01" w:rsidRPr="0014050F">
        <w:t xml:space="preserve">, the </w:t>
      </w:r>
      <w:r w:rsidR="00DA72A4">
        <w:t xml:space="preserve">break point sets selected by the </w:t>
      </w:r>
      <w:r w:rsidR="00B850F0">
        <w:t>Dynamic</w:t>
      </w:r>
      <w:r w:rsidR="00FA21FA" w:rsidRPr="0014050F">
        <w:t xml:space="preserve"> </w:t>
      </w:r>
      <w:r w:rsidR="00FA21FA">
        <w:t>S</w:t>
      </w:r>
      <w:r w:rsidR="00FA21FA" w:rsidRPr="0014050F">
        <w:t xml:space="preserve">hift </w:t>
      </w:r>
      <w:r w:rsidR="00FA21FA">
        <w:t>D</w:t>
      </w:r>
      <w:r w:rsidR="00493C01"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w:t>
      </w:r>
      <w:r>
        <w:t xml:space="preserve">y.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B1763E">
        <w:t xml:space="preserve">with weights averaging </w:t>
      </w:r>
      <w:r w:rsidR="0008703F">
        <w:t>&lt;</w:t>
      </w:r>
      <w:r w:rsidR="00E70BD0">
        <w:t>0.2</w:t>
      </w:r>
      <w:r>
        <w:t xml:space="preserve">. </w:t>
      </w:r>
      <w:r w:rsidR="00493C01" w:rsidRPr="0014050F">
        <w:t xml:space="preserve">In our case study examining </w:t>
      </w:r>
      <w:r w:rsidR="0024464F">
        <w:t>an</w:t>
      </w:r>
      <w:r w:rsidR="0024464F" w:rsidRPr="0014050F">
        <w:t xml:space="preserve"> </w:t>
      </w:r>
      <w:r w:rsidR="00493C01" w:rsidRPr="0014050F">
        <w:t xml:space="preserve">invasion process, the </w:t>
      </w:r>
      <w:r w:rsidR="00997D87">
        <w:t>algorithm</w:t>
      </w:r>
      <w:r w:rsidR="00997D87" w:rsidRPr="0014050F">
        <w:t xml:space="preserve"> </w:t>
      </w:r>
      <w:r w:rsidR="00493C01" w:rsidRPr="0014050F">
        <w:t>identified shifts in population cycling associated with</w:t>
      </w:r>
      <w:r w:rsidR="00493C01">
        <w:t xml:space="preserve"> variation</w:t>
      </w:r>
      <w:r w:rsidR="00011F4A">
        <w:t>s</w:t>
      </w:r>
      <w:r w:rsidR="00493C01">
        <w:t xml:space="preserve"> in</w:t>
      </w:r>
      <w:r w:rsidR="00493C01" w:rsidRPr="0014050F">
        <w:t xml:space="preserve"> </w:t>
      </w:r>
      <w:r w:rsidR="0024464F">
        <w:t>resource</w:t>
      </w:r>
      <w:r w:rsidR="0024464F" w:rsidRPr="0014050F">
        <w:t xml:space="preserve"> </w:t>
      </w:r>
      <w:r w:rsidR="00493C01" w:rsidRPr="0014050F">
        <w:t xml:space="preserve">availability. </w:t>
      </w:r>
      <w:r w:rsidR="00C979A1">
        <w:t>T</w:t>
      </w:r>
      <w:r w:rsidR="00493C01" w:rsidRPr="0014050F">
        <w:t xml:space="preserve">he </w:t>
      </w:r>
      <w:r w:rsidR="00B35270">
        <w:t>shifts identified</w:t>
      </w:r>
      <w:r w:rsidR="00493C01" w:rsidRPr="0014050F">
        <w:t xml:space="preserve"> </w:t>
      </w:r>
      <w:r w:rsidR="009A0B2F">
        <w:t>for the</w:t>
      </w:r>
      <w:r w:rsidR="005359A1">
        <w:t xml:space="preserve"> conservation</w:t>
      </w:r>
      <w:r w:rsidR="009A0B2F">
        <w:t xml:space="preserve"> </w:t>
      </w:r>
      <w:r w:rsidR="00011F4A">
        <w:t>case stud</w:t>
      </w:r>
      <w:r w:rsidR="005359A1">
        <w:t>y</w:t>
      </w:r>
      <w:r w:rsidR="00011F4A">
        <w:t xml:space="preserve"> highlight a </w:t>
      </w:r>
      <w:r w:rsidR="0024464F">
        <w:t xml:space="preserve">decline process </w:t>
      </w:r>
      <w:r w:rsidR="00F42619">
        <w:t xml:space="preserve">that </w:t>
      </w:r>
      <w:r w:rsidR="005359A1">
        <w:t xml:space="preserve">generally </w:t>
      </w:r>
      <w:r w:rsidR="00B35270">
        <w:t xml:space="preserve">coincided with </w:t>
      </w:r>
      <w:r w:rsidR="00E06798">
        <w:t xml:space="preserve">changing </w:t>
      </w:r>
      <w:r w:rsidR="00B35270">
        <w:t>management practices affecting the availability of hos</w:t>
      </w:r>
      <w:r w:rsidR="0024464F">
        <w:t>tplant</w:t>
      </w:r>
      <w:r w:rsidR="00DA53C1">
        <w:t xml:space="preserve"> resources</w:t>
      </w:r>
      <w:r w:rsidR="00B35270">
        <w:t xml:space="preserve">. </w:t>
      </w:r>
    </w:p>
    <w:p w14:paraId="267DAE0E" w14:textId="58B9D6D8" w:rsidR="00493C01" w:rsidRDefault="00493C01" w:rsidP="00493C01">
      <w:r w:rsidRPr="0014050F">
        <w:t xml:space="preserve">When interpreted in the context of species biology, the </w:t>
      </w:r>
      <w:r w:rsidR="00676429">
        <w:t>Dynamic Shift Detector</w:t>
      </w:r>
      <w:r w:rsidR="00FF2CD6">
        <w:t xml:space="preserve"> </w:t>
      </w:r>
      <w:r w:rsidR="00F63325">
        <w:t xml:space="preserve">algorithm </w:t>
      </w:r>
      <w:r w:rsidR="0024464F">
        <w:t>can</w:t>
      </w:r>
      <w:r w:rsidRPr="0014050F">
        <w:t xml:space="preserve"> aid management decisions and identify critical </w:t>
      </w:r>
      <w:r w:rsidR="00246C86">
        <w:t>time periods</w:t>
      </w:r>
      <w:r w:rsidR="00246C86" w:rsidRPr="0014050F">
        <w:t xml:space="preserve"> </w:t>
      </w:r>
      <w:r w:rsidR="00815539">
        <w:t>related to</w:t>
      </w:r>
      <w:r w:rsidR="00815539" w:rsidRPr="0014050F">
        <w:t xml:space="preserve"> </w:t>
      </w:r>
      <w:r w:rsidRPr="0014050F">
        <w:t>species</w:t>
      </w:r>
      <w:r>
        <w:t>’</w:t>
      </w:r>
      <w:r w:rsidRPr="0014050F">
        <w:t xml:space="preserve"> dynamics. In an era of rapid global change, </w:t>
      </w:r>
      <w:r w:rsidR="009A0B2F">
        <w:t>such</w:t>
      </w:r>
      <w:r w:rsidRPr="0014050F">
        <w:t xml:space="preserve"> tools </w:t>
      </w:r>
      <w:r w:rsidR="009A0B2F">
        <w:t>can</w:t>
      </w:r>
      <w:r w:rsidR="002C017B">
        <w:t xml:space="preserve"> provide </w:t>
      </w:r>
      <w:r w:rsidR="00676429">
        <w:t xml:space="preserve">key insights into the drivers or </w:t>
      </w:r>
      <w:r w:rsidR="009A0B2F">
        <w:t xml:space="preserve">conditions under which </w:t>
      </w:r>
      <w:r w:rsidR="002C017B">
        <w:t xml:space="preserve">population </w:t>
      </w:r>
      <w:r w:rsidR="00C61E8D">
        <w:t>parameters</w:t>
      </w:r>
      <w:r w:rsidR="00676429">
        <w:t>, and their corresponding dynamics,</w:t>
      </w:r>
      <w:r w:rsidR="00FB7E03">
        <w:t xml:space="preserve"> c</w:t>
      </w:r>
      <w:r w:rsidR="00C61E8D">
        <w:t>an shift</w:t>
      </w:r>
      <w:r w:rsidRPr="0014050F">
        <w:t>.</w:t>
      </w:r>
    </w:p>
    <w:p w14:paraId="45698410" w14:textId="1E9BC62E" w:rsidR="00CC5C18" w:rsidRPr="00C1333E" w:rsidRDefault="00CC5C18" w:rsidP="00493C01">
      <w:pPr>
        <w:rPr>
          <w:rFonts w:cstheme="minorHAnsi"/>
          <w:b/>
        </w:rPr>
      </w:pPr>
      <w:r w:rsidRPr="00C1333E">
        <w:rPr>
          <w:rFonts w:cstheme="minorHAnsi"/>
          <w:b/>
        </w:rPr>
        <w:t>Author Summary</w:t>
      </w:r>
    </w:p>
    <w:p w14:paraId="590E8C54" w14:textId="4A795272" w:rsidR="00CC5C18" w:rsidRPr="00C1333E" w:rsidRDefault="00CC5C18" w:rsidP="00493C01">
      <w:pPr>
        <w:rPr>
          <w:rFonts w:cstheme="minorHAnsi"/>
        </w:rPr>
      </w:pPr>
      <w:r w:rsidRPr="00C1333E">
        <w:rPr>
          <w:rFonts w:cstheme="minorHAnsi"/>
        </w:rPr>
        <w:t xml:space="preserve">Populations naturally fluctuate </w:t>
      </w:r>
      <w:r w:rsidR="009B653D">
        <w:rPr>
          <w:rFonts w:cstheme="minorHAnsi"/>
        </w:rPr>
        <w:t>in abundance</w:t>
      </w:r>
      <w:r w:rsidRPr="00C1333E">
        <w:rPr>
          <w:rFonts w:cstheme="minorHAnsi"/>
        </w:rPr>
        <w:t xml:space="preserve">, and the rules governing these fluctuations are a result of both internal (density </w:t>
      </w:r>
      <w:r w:rsidR="00C1333E" w:rsidRPr="00C1333E">
        <w:rPr>
          <w:rFonts w:cstheme="minorHAnsi"/>
        </w:rPr>
        <w:t>dependent</w:t>
      </w:r>
      <w:r w:rsidRPr="00C1333E">
        <w:rPr>
          <w:rFonts w:cstheme="minorHAnsi"/>
        </w:rPr>
        <w:t xml:space="preserve">) and external (environmental) processes. </w:t>
      </w:r>
      <w:r w:rsidR="00F663A6">
        <w:rPr>
          <w:rFonts w:cstheme="minorHAnsi"/>
        </w:rPr>
        <w:t>For these reasons, p</w:t>
      </w:r>
      <w:r w:rsidRPr="00C1333E">
        <w:rPr>
          <w:rFonts w:cstheme="minorHAnsi"/>
        </w:rPr>
        <w:t xml:space="preserve">inpointing when changes </w:t>
      </w:r>
      <w:r w:rsidR="00F13755">
        <w:rPr>
          <w:rFonts w:cstheme="minorHAnsi"/>
        </w:rPr>
        <w:t xml:space="preserve">in </w:t>
      </w:r>
      <w:r w:rsidR="00CA4FC2">
        <w:rPr>
          <w:rFonts w:cstheme="minorHAnsi"/>
        </w:rPr>
        <w:t>population</w:t>
      </w:r>
      <w:r w:rsidR="00635211">
        <w:rPr>
          <w:rFonts w:cstheme="minorHAnsi"/>
        </w:rPr>
        <w:t>s</w:t>
      </w:r>
      <w:r w:rsidR="00CA4FC2">
        <w:rPr>
          <w:rFonts w:cstheme="minorHAnsi"/>
        </w:rPr>
        <w:t xml:space="preserve"> </w:t>
      </w:r>
      <w:r w:rsidRPr="00C1333E">
        <w:rPr>
          <w:rFonts w:cstheme="minorHAnsi"/>
        </w:rPr>
        <w:t>occur is difficult</w:t>
      </w:r>
      <w:r w:rsidR="00C1333E" w:rsidRPr="00C1333E">
        <w:rPr>
          <w:rFonts w:cstheme="minorHAnsi"/>
        </w:rPr>
        <w:t xml:space="preserve">. </w:t>
      </w:r>
      <w:r w:rsidRPr="00C1333E">
        <w:rPr>
          <w:rFonts w:cstheme="minorHAnsi"/>
          <w:shd w:val="clear" w:color="auto" w:fill="FFFFFF"/>
        </w:rPr>
        <w:t xml:space="preserve">In this </w:t>
      </w:r>
      <w:r w:rsidR="0084777E">
        <w:rPr>
          <w:rFonts w:cstheme="minorHAnsi"/>
          <w:shd w:val="clear" w:color="auto" w:fill="FFFFFF"/>
        </w:rPr>
        <w:t>study</w:t>
      </w:r>
      <w:r w:rsidRPr="00C1333E">
        <w:rPr>
          <w:rFonts w:cstheme="minorHAnsi"/>
          <w:shd w:val="clear" w:color="auto" w:fill="FFFFFF"/>
        </w:rPr>
        <w:t xml:space="preserve">, we develop a novel break-point analysis tool for population time series data. </w:t>
      </w:r>
      <w:r w:rsidR="007B52FF">
        <w:rPr>
          <w:rFonts w:cstheme="minorHAnsi"/>
          <w:shd w:val="clear" w:color="auto" w:fill="FFFFFF"/>
        </w:rPr>
        <w:t xml:space="preserve">Using a </w:t>
      </w:r>
      <w:r w:rsidR="00C1333E" w:rsidRPr="00C1333E">
        <w:rPr>
          <w:rFonts w:cstheme="minorHAnsi"/>
          <w:shd w:val="clear" w:color="auto" w:fill="FFFFFF"/>
        </w:rPr>
        <w:t xml:space="preserve">density </w:t>
      </w:r>
      <w:r w:rsidR="00055A15" w:rsidRPr="00C1333E">
        <w:rPr>
          <w:rFonts w:cstheme="minorHAnsi"/>
          <w:shd w:val="clear" w:color="auto" w:fill="FFFFFF"/>
        </w:rPr>
        <w:t>dependent</w:t>
      </w:r>
      <w:r w:rsidR="00C1333E" w:rsidRPr="00C1333E">
        <w:rPr>
          <w:rFonts w:cstheme="minorHAnsi"/>
          <w:shd w:val="clear" w:color="auto" w:fill="FFFFFF"/>
        </w:rPr>
        <w:t xml:space="preserve"> model</w:t>
      </w:r>
      <w:r w:rsidR="00B850F0">
        <w:rPr>
          <w:rFonts w:cstheme="minorHAnsi"/>
          <w:shd w:val="clear" w:color="auto" w:fill="FFFFFF"/>
        </w:rPr>
        <w:t xml:space="preserve"> to </w:t>
      </w:r>
      <w:r w:rsidR="007B52FF">
        <w:rPr>
          <w:rFonts w:cstheme="minorHAnsi"/>
          <w:shd w:val="clear" w:color="auto" w:fill="FFFFFF"/>
        </w:rPr>
        <w:t>describe a population’s</w:t>
      </w:r>
      <w:r w:rsidRPr="00C1333E">
        <w:rPr>
          <w:rFonts w:cstheme="minorHAnsi"/>
          <w:shd w:val="clear" w:color="auto" w:fill="FFFFFF"/>
        </w:rPr>
        <w:t xml:space="preserve"> </w:t>
      </w:r>
      <w:r w:rsidR="00555A25">
        <w:rPr>
          <w:rFonts w:cstheme="minorHAnsi"/>
          <w:shd w:val="clear" w:color="auto" w:fill="FFFFFF"/>
        </w:rPr>
        <w:t xml:space="preserve">underlying </w:t>
      </w:r>
      <w:r w:rsidRPr="00C1333E">
        <w:rPr>
          <w:rFonts w:cstheme="minorHAnsi"/>
          <w:shd w:val="clear" w:color="auto" w:fill="FFFFFF"/>
        </w:rPr>
        <w:t xml:space="preserve">dynamic </w:t>
      </w:r>
      <w:r w:rsidR="00B850F0">
        <w:rPr>
          <w:rFonts w:cstheme="minorHAnsi"/>
          <w:shd w:val="clear" w:color="auto" w:fill="FFFFFF"/>
        </w:rPr>
        <w:t>process</w:t>
      </w:r>
      <w:r w:rsidRPr="00C1333E">
        <w:rPr>
          <w:rFonts w:cstheme="minorHAnsi"/>
          <w:shd w:val="clear" w:color="auto" w:fill="FFFFFF"/>
        </w:rPr>
        <w:t xml:space="preserve">, </w:t>
      </w:r>
      <w:r w:rsidR="006E4416">
        <w:rPr>
          <w:rFonts w:cstheme="minorHAnsi"/>
          <w:shd w:val="clear" w:color="auto" w:fill="FFFFFF"/>
        </w:rPr>
        <w:t xml:space="preserve">our </w:t>
      </w:r>
      <w:r w:rsidR="007B52FF">
        <w:rPr>
          <w:rFonts w:cstheme="minorHAnsi"/>
          <w:shd w:val="clear" w:color="auto" w:fill="FFFFFF"/>
        </w:rPr>
        <w:t xml:space="preserve">tool </w:t>
      </w:r>
      <w:r w:rsidRPr="00C1333E">
        <w:rPr>
          <w:rFonts w:cstheme="minorHAnsi"/>
          <w:shd w:val="clear" w:color="auto" w:fill="FFFFFF"/>
        </w:rPr>
        <w:t xml:space="preserve">iterates through all </w:t>
      </w:r>
      <w:r w:rsidR="00B850F0">
        <w:rPr>
          <w:rFonts w:cstheme="minorHAnsi"/>
          <w:shd w:val="clear" w:color="auto" w:fill="FFFFFF"/>
        </w:rPr>
        <w:t xml:space="preserve">possible </w:t>
      </w:r>
      <w:r w:rsidRPr="00C1333E">
        <w:rPr>
          <w:rFonts w:cstheme="minorHAnsi"/>
          <w:shd w:val="clear" w:color="auto" w:fill="FFFFFF"/>
        </w:rPr>
        <w:t>break point combinations</w:t>
      </w:r>
      <w:r w:rsidR="00A06148">
        <w:rPr>
          <w:rFonts w:cstheme="minorHAnsi"/>
          <w:shd w:val="clear" w:color="auto" w:fill="FFFFFF"/>
        </w:rPr>
        <w:t xml:space="preserve"> (e.g., abrupt changes in parameter values) </w:t>
      </w:r>
      <w:r w:rsidRPr="00C1333E">
        <w:rPr>
          <w:rFonts w:cstheme="minorHAnsi"/>
          <w:shd w:val="clear" w:color="auto" w:fill="FFFFFF"/>
        </w:rPr>
        <w:t xml:space="preserve">and </w:t>
      </w:r>
      <w:r w:rsidR="00A06148">
        <w:rPr>
          <w:rFonts w:cstheme="minorHAnsi"/>
          <w:shd w:val="clear" w:color="auto" w:fill="FFFFFF"/>
        </w:rPr>
        <w:t>applies</w:t>
      </w:r>
      <w:r w:rsidR="00A06148" w:rsidRPr="00C1333E">
        <w:rPr>
          <w:rFonts w:cstheme="minorHAnsi"/>
          <w:shd w:val="clear" w:color="auto" w:fill="FFFFFF"/>
        </w:rPr>
        <w:t xml:space="preserve"> </w:t>
      </w:r>
      <w:r w:rsidRPr="00C1333E">
        <w:rPr>
          <w:rFonts w:cstheme="minorHAnsi"/>
          <w:shd w:val="clear" w:color="auto" w:fill="FFFFFF"/>
        </w:rPr>
        <w:t>information-theoretic decision tools (i.e. Akaike's Information Criter</w:t>
      </w:r>
      <w:r w:rsidR="00017C71">
        <w:rPr>
          <w:rFonts w:cstheme="minorHAnsi"/>
          <w:shd w:val="clear" w:color="auto" w:fill="FFFFFF"/>
        </w:rPr>
        <w:t>i</w:t>
      </w:r>
      <w:r w:rsidRPr="00C1333E">
        <w:rPr>
          <w:rFonts w:cstheme="minorHAnsi"/>
          <w:shd w:val="clear" w:color="auto" w:fill="FFFFFF"/>
        </w:rPr>
        <w:t>on</w:t>
      </w:r>
      <w:r w:rsidR="00785091">
        <w:rPr>
          <w:rFonts w:cstheme="minorHAnsi"/>
          <w:shd w:val="clear" w:color="auto" w:fill="FFFFFF"/>
        </w:rPr>
        <w:t xml:space="preserve"> corrected for small sample sizes</w:t>
      </w:r>
      <w:r w:rsidRPr="00C1333E">
        <w:rPr>
          <w:rFonts w:cstheme="minorHAnsi"/>
          <w:shd w:val="clear" w:color="auto" w:fill="FFFFFF"/>
        </w:rPr>
        <w:t xml:space="preserve">) to determine best fits. </w:t>
      </w:r>
      <w:r w:rsidR="006E4416">
        <w:rPr>
          <w:rFonts w:cstheme="minorHAnsi"/>
          <w:shd w:val="clear" w:color="auto" w:fill="FFFFFF"/>
        </w:rPr>
        <w:t xml:space="preserve">Here, </w:t>
      </w:r>
      <w:r w:rsidRPr="00C1333E">
        <w:rPr>
          <w:rFonts w:cstheme="minorHAnsi"/>
          <w:shd w:val="clear" w:color="auto" w:fill="FFFFFF"/>
        </w:rPr>
        <w:t>we develop the</w:t>
      </w:r>
      <w:r w:rsidR="007D1D38">
        <w:rPr>
          <w:rFonts w:cstheme="minorHAnsi"/>
          <w:shd w:val="clear" w:color="auto" w:fill="FFFFFF"/>
        </w:rPr>
        <w:t xml:space="preserve"> approach,</w:t>
      </w:r>
      <w:r w:rsidRPr="00C1333E">
        <w:rPr>
          <w:rFonts w:cstheme="minorHAnsi"/>
          <w:shd w:val="clear" w:color="auto" w:fill="FFFFFF"/>
        </w:rPr>
        <w:t xml:space="preserve"> simulate data under a variety of conditions to demonstrate</w:t>
      </w:r>
      <w:r w:rsidR="006556DD">
        <w:rPr>
          <w:rFonts w:cstheme="minorHAnsi"/>
          <w:shd w:val="clear" w:color="auto" w:fill="FFFFFF"/>
        </w:rPr>
        <w:t xml:space="preserve"> its utility</w:t>
      </w:r>
      <w:r w:rsidRPr="00C1333E">
        <w:rPr>
          <w:rFonts w:cstheme="minorHAnsi"/>
          <w:shd w:val="clear" w:color="auto" w:fill="FFFFFF"/>
        </w:rPr>
        <w:t xml:space="preserve">, and apply the tool to two case studies: </w:t>
      </w:r>
      <w:r w:rsidR="00186CC9">
        <w:rPr>
          <w:rFonts w:cstheme="minorHAnsi"/>
          <w:shd w:val="clear" w:color="auto" w:fill="FFFFFF"/>
        </w:rPr>
        <w:t xml:space="preserve">an </w:t>
      </w:r>
      <w:r w:rsidRPr="00C1333E">
        <w:rPr>
          <w:rFonts w:cstheme="minorHAnsi"/>
          <w:shd w:val="clear" w:color="auto" w:fill="FFFFFF"/>
        </w:rPr>
        <w:t>invasion of multicolored Asian ladybeetle</w:t>
      </w:r>
      <w:r w:rsidR="00186CC9">
        <w:rPr>
          <w:rFonts w:cstheme="minorHAnsi"/>
          <w:shd w:val="clear" w:color="auto" w:fill="FFFFFF"/>
        </w:rPr>
        <w:t xml:space="preserve"> and </w:t>
      </w:r>
      <w:r w:rsidR="00932421">
        <w:rPr>
          <w:rFonts w:cstheme="minorHAnsi"/>
          <w:shd w:val="clear" w:color="auto" w:fill="FFFFFF"/>
        </w:rPr>
        <w:t>declining</w:t>
      </w:r>
      <w:r w:rsidR="00186CC9" w:rsidRPr="00C1333E">
        <w:rPr>
          <w:rFonts w:cstheme="minorHAnsi"/>
          <w:shd w:val="clear" w:color="auto" w:fill="FFFFFF"/>
        </w:rPr>
        <w:t xml:space="preserve"> monarch butterflies</w:t>
      </w:r>
      <w:r w:rsidRPr="00C1333E">
        <w:rPr>
          <w:rFonts w:cstheme="minorHAnsi"/>
          <w:shd w:val="clear" w:color="auto" w:fill="FFFFFF"/>
        </w:rPr>
        <w:t>.</w:t>
      </w:r>
      <w:r w:rsidR="00C1333E" w:rsidRPr="00C1333E">
        <w:rPr>
          <w:rFonts w:cstheme="minorHAnsi"/>
          <w:shd w:val="clear" w:color="auto" w:fill="FFFFFF"/>
        </w:rPr>
        <w:t xml:space="preserve"> </w:t>
      </w:r>
      <w:r w:rsidR="00FC7E5F">
        <w:rPr>
          <w:rFonts w:cstheme="minorHAnsi"/>
          <w:shd w:val="clear" w:color="auto" w:fill="FFFFFF"/>
        </w:rPr>
        <w:t>T</w:t>
      </w:r>
      <w:r w:rsidR="00C1333E" w:rsidRPr="00C1333E">
        <w:rPr>
          <w:rFonts w:cstheme="minorHAnsi"/>
          <w:shd w:val="clear" w:color="auto" w:fill="FFFFFF"/>
        </w:rPr>
        <w:t xml:space="preserve">he </w:t>
      </w:r>
      <w:r w:rsidR="00A36C11" w:rsidRPr="00A36C11">
        <w:rPr>
          <w:rFonts w:cstheme="minorHAnsi"/>
          <w:shd w:val="clear" w:color="auto" w:fill="FFFFFF"/>
        </w:rPr>
        <w:t>Dynamic Shift Detector</w:t>
      </w:r>
      <w:r w:rsidR="00A36C11">
        <w:rPr>
          <w:rFonts w:cstheme="minorHAnsi"/>
          <w:shd w:val="clear" w:color="auto" w:fill="FFFFFF"/>
        </w:rPr>
        <w:t xml:space="preserve"> </w:t>
      </w:r>
      <w:r w:rsidR="00A36C11" w:rsidRPr="00A36C11">
        <w:rPr>
          <w:rFonts w:cstheme="minorHAnsi"/>
          <w:shd w:val="clear" w:color="auto" w:fill="FFFFFF"/>
        </w:rPr>
        <w:t xml:space="preserve">algorithm </w:t>
      </w:r>
      <w:r w:rsidR="00C1333E" w:rsidRPr="00C1333E">
        <w:rPr>
          <w:rFonts w:cstheme="minorHAnsi"/>
          <w:shd w:val="clear" w:color="auto" w:fill="FFFFFF"/>
        </w:rPr>
        <w:t>identif</w:t>
      </w:r>
      <w:r w:rsidR="00FC7E5F">
        <w:rPr>
          <w:rFonts w:cstheme="minorHAnsi"/>
          <w:shd w:val="clear" w:color="auto" w:fill="FFFFFF"/>
        </w:rPr>
        <w:t>ied</w:t>
      </w:r>
      <w:r w:rsidR="00C1333E" w:rsidRPr="00C1333E">
        <w:rPr>
          <w:rFonts w:cstheme="minorHAnsi"/>
          <w:shd w:val="clear" w:color="auto" w:fill="FFFFFF"/>
        </w:rPr>
        <w:t xml:space="preserve"> </w:t>
      </w:r>
      <w:r w:rsidR="00B850F0">
        <w:rPr>
          <w:rFonts w:cstheme="minorHAnsi"/>
          <w:shd w:val="clear" w:color="auto" w:fill="FFFFFF"/>
        </w:rPr>
        <w:t>parameter</w:t>
      </w:r>
      <w:r w:rsidR="00B850F0" w:rsidRPr="00C1333E">
        <w:rPr>
          <w:rFonts w:cstheme="minorHAnsi"/>
          <w:shd w:val="clear" w:color="auto" w:fill="FFFFFF"/>
        </w:rPr>
        <w:t xml:space="preserve"> </w:t>
      </w:r>
      <w:r w:rsidR="00C1333E" w:rsidRPr="00C1333E">
        <w:rPr>
          <w:rFonts w:cstheme="minorHAnsi"/>
          <w:shd w:val="clear" w:color="auto" w:fill="FFFFFF"/>
        </w:rPr>
        <w:t>changes that correspond to known environmental change events</w:t>
      </w:r>
      <w:r w:rsidR="00577BF7">
        <w:rPr>
          <w:rFonts w:cstheme="minorHAnsi"/>
          <w:shd w:val="clear" w:color="auto" w:fill="FFFFFF"/>
        </w:rPr>
        <w:t xml:space="preserve"> in both case studies</w:t>
      </w:r>
      <w:r w:rsidR="00C1333E" w:rsidRPr="00C1333E">
        <w:rPr>
          <w:rFonts w:cstheme="minorHAnsi"/>
          <w:shd w:val="clear" w:color="auto" w:fill="FFFFFF"/>
        </w:rPr>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9C3D6D" w:rsidRDefault="00493C01" w:rsidP="00493C01">
      <w:pPr>
        <w:rPr>
          <w:b/>
          <w:u w:val="single"/>
        </w:rPr>
      </w:pPr>
      <w:r w:rsidRPr="009C3D6D">
        <w:rPr>
          <w:b/>
          <w:u w:val="single"/>
        </w:rPr>
        <w:lastRenderedPageBreak/>
        <w:t>Introduction</w:t>
      </w:r>
    </w:p>
    <w:p w14:paraId="72B7BD92" w14:textId="5298F6DA" w:rsidR="00C8364A" w:rsidRDefault="00C8364A" w:rsidP="00C8364A">
      <w:r>
        <w:t xml:space="preserve">Abrupt and persistent changes in ecological processes, and methods to detect them, have long interested ecologists </w:t>
      </w:r>
      <w:r>
        <w:fldChar w:fldCharType="begin"/>
      </w:r>
      <w:ins w:id="2" w:author="Christie Bahlai" w:date="2019-10-10T09:35:00Z">
        <w:r w:rsidR="00B40C6D">
          <w:instrText xml:space="preserve"> ADDIN ZOTERO_ITEM CSL_CITATION {"citationID":"ibrTc0Ee","properties":{"formattedCitation":"[1\\uc0\\u8211{}5]","plainCitation":"[1–5]","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973,"uris":["http://zotero.org/users/3015424/items/PPQQABTK"],"uri":["http://zotero.org/users/3015424/items/PPQQABTK"],"itemData":{"id":973,"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id":1168,"uris":["http://zotero.org/users/3015424/items/U6H8EN32"],"uri":["http://zotero.org/users/3015424/items/U6H8EN32"],"itemData":{"id":1168,"type":"article-journal","title":"Catastrophic shifts in ecosystems","container-title":"Nature","page":"591-596","volume":"413","issue":"6856","DOI":"10.1038/35098000","ISSN":"0028-0836","title-short":"Catastrophic shifts in ecosystems","author":[{"family":"Scheffer","given":"Marten"},{"family":"Carpenter","given":"Steve"},{"family":"Foley","given":"Jonathan A."},{"family":"Folke","given":"Carl"},{"family":"Walker","given":"Brian"}],"issued":{"date-parts":[["2001"]]}}},{"id":1281,"uris":["http://zotero.org/users/3015424/items/WPBPKQ7S"],"uri":["http://zotero.org/users/3015424/items/WPBPKQ7S"],"itemData":{"id":1281,"type":"article-journal","title":"Catastrophic regime shifts in ecosystems: linking theory to observation","container-title":"Trends in Ecology &amp; Evolution","page":"648-656","volume":"18","issue":"12","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DOI":"10.1016/j.tree.2003.09.002","ISSN":"0169-5347","title-short":"Catastrophic regime shifts in ecosystems: linking theory to observation","author":[{"family":"Scheffer","given":"Marten"},{"family":"Carpenter","given":"Stephen R."}],"issued":{"date-parts":[["2003"]]}}},{"id":1820,"uris":["http://zotero.org/users/3015424/items/7QWJPYBF"],"uri":["http://zotero.org/users/3015424/items/7QWJPYBF"],"itemData":{"id":1820,"type":"article-journal","title":"Thresholds and breakpoints in ecosystems with a multiplicity of stable states","container-title":"Nature","page":"471-477","volume":"269","issue":"5628","abstract":"Theory and observation indicate that natural multi-species assemblies of plants and animals are likely to possess several different equilibrium points. This review discusses how alternate stable states can arise in simple 1- and 2-species systems, and applies these ideas to grazing systems, to insect pests, and to some human host–parasite systems.","DOI":"10.1038/269471a0","ISSN":"1476-4687","journalAbbreviation":"Nature","author":[{"family":"May","given":"Robert M."}],"issued":{"date-parts":[["1977",10,1]]}}}],"schema":"https://github.com/citation-style-language/schema/raw/master/csl-citation.json"} </w:instrText>
        </w:r>
      </w:ins>
      <w:del w:id="3" w:author="Christie Bahlai" w:date="2019-10-10T09:35:00Z">
        <w:r w:rsidDel="00B40C6D">
          <w:delInstrText xml:space="preserve"> ADDIN ZOTERO_ITEM CSL_CITATION {"citationID":"ibrTc0Ee","properties":{"formattedCitation":"[1\\uc0\\u8211{}5]","plainCitation":"[1–5]","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id":1129,"uris":["http://zotero.org/users/3015424/items/U6H8EN32"],"uri":["http://zotero.org/users/3015424/items/U6H8EN32"],"itemData":{"id":1129,"type":"article-journal","title":"Catastrophic shifts in ecosystems","container-title":"Nature","page":"591-596","volume":"413","issue":"6856","DOI":"10.1038/35098000","ISSN":"0028-0836","title-short":"Catastrophic shifts in ecosystems","author":[{"family":"Scheffer","given":"Marten"},{"family":"Carpenter","given":"Steve"},{"family":"Foley","given":"Jonathan A."},{"family":"Folke","given":"Carl"},{"family":"Walker","given":"Brian"}],"issued":{"date-parts":[["2001"]]}}},{"id":1153,"uris":["http://zotero.org/users/3015424/items/WPBPKQ7S"],"uri":["http://zotero.org/users/3015424/items/WPBPKQ7S"],"itemData":{"id":1153,"type":"article-journal","title":"Catastrophic regime shifts in ecosystems: linking theory to observation","container-title":"Trends in Ecology &amp; Evolution","page":"648-656","volume":"18","issue":"12","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DOI":"10.1016/j.tree.2003.09.002","ISSN":"0169-5347","title-short":"Catastrophic regime shifts in ecosystems: linking theory to observation","author":[{"family":"Scheffer","given":"Marten"},{"family":"Carpenter","given":"Stephen R."}],"issued":{"date-parts":[["2003"]]}}},{"id":2205,"uris":["http://zotero.org/users/3015424/items/7QWJPYBF"],"uri":["http://zotero.org/users/3015424/items/7QWJPYBF"],"itemData":{"id":2205,"type":"article-journal","title":"Thresholds and breakpoints in ecosystems with a multiplicity of stable states","container-title":"Nature","page":"471-477","volume":"269","issue":"5628","abstract":"Theory and observation indicate that natural multi-species assemblies of plants and animals are likely to possess several different equilibrium points. This review discusses how alternate stable states can arise in simple 1- and 2-species systems, and applies these ideas to grazing systems, to insect pests, and to some human host–parasite systems.","DOI":"10.1038/269471a0","ISSN":"1476-4687","journalAbbreviation":"Nature","author":[{"family":"May","given":"Robert M."}],"issued":{"date-parts":[["1977",10,1]]}}}],"schema":"https://github.com/citation-style-language/schema/raw/master/csl-citation.json"} </w:delInstrText>
        </w:r>
      </w:del>
      <w:r>
        <w:fldChar w:fldCharType="separate"/>
      </w:r>
      <w:r w:rsidRPr="00CC0E99">
        <w:rPr>
          <w:rFonts w:ascii="Calibri" w:hAnsi="Calibri" w:cs="Calibri"/>
          <w:szCs w:val="24"/>
        </w:rPr>
        <w:t>[1–5]</w:t>
      </w:r>
      <w:r>
        <w:fldChar w:fldCharType="end"/>
      </w:r>
      <w:r>
        <w:t xml:space="preserve">. </w:t>
      </w:r>
      <w:r w:rsidR="00B850F0">
        <w:t>Changes to the rules governing system d</w:t>
      </w:r>
      <w:r w:rsidR="00D84C75">
        <w:t>y</w:t>
      </w:r>
      <w:r w:rsidR="00B850F0">
        <w:t>namics</w:t>
      </w:r>
      <w:r>
        <w:t xml:space="preserve"> </w:t>
      </w:r>
      <w:r w:rsidR="00D0344A">
        <w:t>are often</w:t>
      </w:r>
      <w:r>
        <w:t xml:space="preserve"> associated with substantial </w:t>
      </w:r>
      <w:r w:rsidR="00217606">
        <w:t>changes to</w:t>
      </w:r>
      <w:r>
        <w:t xml:space="preserve"> biodi</w:t>
      </w:r>
      <w:r w:rsidR="00B850F0">
        <w:t>versity and ecosystem function</w:t>
      </w:r>
      <w:r w:rsidR="00ED40E5">
        <w:t>s</w:t>
      </w:r>
      <w:r w:rsidR="00B850F0">
        <w:t xml:space="preserve">. </w:t>
      </w:r>
      <w:r w:rsidR="0072440B">
        <w:t>U</w:t>
      </w:r>
      <w:r>
        <w:t>nderstanding when, and how these changes occur is critical</w:t>
      </w:r>
      <w:r w:rsidR="00AD1673">
        <w:t>ly</w:t>
      </w:r>
      <w:r>
        <w:t xml:space="preserve"> importan</w:t>
      </w:r>
      <w:r w:rsidR="00AD1673">
        <w:t>t</w:t>
      </w:r>
      <w:r>
        <w:t xml:space="preserve"> to broader </w:t>
      </w:r>
      <w:r w:rsidR="00125560">
        <w:t>evaluation of</w:t>
      </w:r>
      <w:r>
        <w:t xml:space="preserve"> system </w:t>
      </w:r>
      <w:r w:rsidR="00D84D35">
        <w:t>behaviors</w:t>
      </w:r>
      <w:r>
        <w:t xml:space="preserve">.  </w:t>
      </w:r>
      <w:r w:rsidR="00FF3EAF">
        <w:t>The s</w:t>
      </w:r>
      <w:r>
        <w:t>tudy of abrupt changes, discontinuities</w:t>
      </w:r>
      <w:r w:rsidR="001A6921">
        <w:t>,</w:t>
      </w:r>
      <w:r w:rsidR="00FF3EAF">
        <w:t xml:space="preserve"> </w:t>
      </w:r>
      <w:r w:rsidR="001D6CFB">
        <w:t xml:space="preserve">and </w:t>
      </w:r>
      <w:r w:rsidR="00FF3EAF">
        <w:t xml:space="preserve">regime shifts is highly interdisciplinary, and has </w:t>
      </w:r>
      <w:r w:rsidR="008C1B61">
        <w:t xml:space="preserve">been </w:t>
      </w:r>
      <w:r w:rsidR="00FF3EAF">
        <w:t>examined</w:t>
      </w:r>
      <w:r>
        <w:t xml:space="preserve"> </w:t>
      </w:r>
      <w:r w:rsidR="001D6CFB">
        <w:t xml:space="preserve">for a variety of processes </w:t>
      </w:r>
      <w:r w:rsidR="00CE50E3">
        <w:t>related to</w:t>
      </w:r>
      <w:r w:rsidR="008C1B61">
        <w:t xml:space="preserve"> </w:t>
      </w:r>
      <w:r>
        <w:t xml:space="preserve">climate </w:t>
      </w:r>
      <w:r>
        <w:fldChar w:fldCharType="begin"/>
      </w:r>
      <w:ins w:id="4" w:author="Christie Bahlai" w:date="2019-10-10T09:35:00Z">
        <w:r w:rsidR="00B40C6D">
          <w:instrText xml:space="preserve"> ADDIN ZOTERO_ITEM CSL_CITATION {"citationID":"VLVN6hQq","properties":{"formattedCitation":"[6,7]","plainCitation":"[6,7]","noteIndex":0},"citationItems":[{"id":1822,"uris":["http://zotero.org/users/3015424/items/RVCHK93M"],"uri":["http://zotero.org/users/3015424/items/RVCHK93M"],"itemData":{"id":1822,"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id":1823,"uris":["http://zotero.org/users/3015424/items/YBWLPWMH"],"uri":["http://zotero.org/users/3015424/items/YBWLPWMH"],"itemData":{"id":1823,"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schema":"https://github.com/citation-style-language/schema/raw/master/csl-citation.json"} </w:instrText>
        </w:r>
      </w:ins>
      <w:del w:id="5" w:author="Christie Bahlai" w:date="2019-10-10T09:35:00Z">
        <w:r w:rsidDel="00B40C6D">
          <w:delInstrText xml:space="preserve"> ADDIN ZOTERO_ITEM CSL_CITATION {"citationID":"VLVN6hQq","properties":{"formattedCitation":"[6,7]","plainCitation":"[6,7]","noteIndex":0},"citationItems":[{"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schema":"https://github.com/citation-style-language/schema/raw/master/csl-citation.json"} </w:delInstrText>
        </w:r>
      </w:del>
      <w:r>
        <w:fldChar w:fldCharType="separate"/>
      </w:r>
      <w:r w:rsidRPr="00CC0E99">
        <w:rPr>
          <w:rFonts w:ascii="Calibri" w:hAnsi="Calibri" w:cs="Calibri"/>
        </w:rPr>
        <w:t>[6,7]</w:t>
      </w:r>
      <w:r>
        <w:fldChar w:fldCharType="end"/>
      </w:r>
      <w:r w:rsidR="00A56546">
        <w:t>,</w:t>
      </w:r>
      <w:r w:rsidR="008C1B61">
        <w:t xml:space="preserve"> </w:t>
      </w:r>
      <w:r w:rsidR="001D6CFB">
        <w:t xml:space="preserve">ecology </w:t>
      </w:r>
      <w:r w:rsidR="00FF3EAF">
        <w:fldChar w:fldCharType="begin"/>
      </w:r>
      <w:ins w:id="6" w:author="Christie Bahlai" w:date="2019-10-10T09:35:00Z">
        <w:r w:rsidR="00B40C6D">
          <w:instrText xml:space="preserve"> ADDIN ZOTERO_ITEM CSL_CITATION {"citationID":"490X2uhO","properties":{"formattedCitation":"[8]","plainCitation":"[8]","noteIndex":0},"citationItems":[{"id":1819,"uris":["http://zotero.org/users/3015424/items/LGZMA8RZ"],"uri":["http://zotero.org/users/3015424/items/LGZMA8RZ"],"itemData":{"id":1819,"type":"article-journal","title":"Synchronous marine pelagic regime shifts in the Northern Hemisphere","container-title":"Philosophical Transactions of the Royal Society B: Biological Sciences","page":"20130272","volume":"370","issue":"1659","DOI":"10.1098/rstb.2013.0272","journalAbbreviation":"Philosophical Transactions of the Royal Society B: Biological Sciences","author":[{"literal":"Beaugrand G."},{"literal":"Conversi A."},{"literal":"Chiba S."},{"literal":"Edwards M."},{"literal":"Fonda-Umani S."},{"literal":"Greene C."},{"literal":"Mantua N."},{"literal":"Otto S. A."},{"literal":"Reid P. C."},{"literal":"Stachura M. M."},{"literal":"Stemmann L."},{"literal":"Sugisaki H."}],"issued":{"date-parts":[["2015",1,5]]}}}],"schema":"https://github.com/citation-style-language/schema/raw/master/csl-citation.json"} </w:instrText>
        </w:r>
      </w:ins>
      <w:del w:id="7" w:author="Christie Bahlai" w:date="2019-10-10T09:35:00Z">
        <w:r w:rsidR="00FF3EAF" w:rsidDel="00B40C6D">
          <w:delInstrText xml:space="preserve"> ADDIN ZOTERO_ITEM CSL_CITATION {"citationID":"490X2uhO","properties":{"formattedCitation":"[8]","plainCitation":"[8]","noteIndex":0},"citationItems":[{"id":2206,"uris":["http://zotero.org/users/3015424/items/LGZMA8RZ"],"uri":["http://zotero.org/users/3015424/items/LGZMA8RZ"],"itemData":{"id":2206,"type":"article-journal","title":"Synchronous marine pelagic regime shifts in the Northern Hemisphere","container-title":"Philosophical Transactions of the Royal Society B: Biological Sciences","page":"20130272","volume":"370","issue":"1659","DOI":"10.1098/rstb.2013.0272","journalAbbreviation":"Philosophical Transactions of the Royal Society B: Biological Sciences","author":[{"literal":"Beaugrand G."},{"literal":"Conversi A."},{"literal":"Chiba S."},{"literal":"Edwards M."},{"literal":"Fonda-Umani S."},{"literal":"Greene C."},{"literal":"Mantua N."},{"literal":"Otto S. A."},{"literal":"Reid P. C."},{"literal":"Stachura M. M."},{"literal":"Stemmann L."},{"literal":"Sugisaki H."}],"issued":{"date-parts":[["2015",1,5]]}}}],"schema":"https://github.com/citation-style-language/schema/raw/master/csl-citation.json"} </w:delInstrText>
        </w:r>
      </w:del>
      <w:r w:rsidR="00FF3EAF">
        <w:fldChar w:fldCharType="separate"/>
      </w:r>
      <w:r w:rsidR="00FF3EAF" w:rsidRPr="00CC0E99">
        <w:rPr>
          <w:rFonts w:ascii="Calibri" w:hAnsi="Calibri" w:cs="Calibri"/>
        </w:rPr>
        <w:t>[8]</w:t>
      </w:r>
      <w:r w:rsidR="00FF3EAF">
        <w:fldChar w:fldCharType="end"/>
      </w:r>
      <w:r w:rsidR="00A56546">
        <w:t>,</w:t>
      </w:r>
      <w:r w:rsidR="001D6CFB">
        <w:t xml:space="preserve"> and economic and social systems </w:t>
      </w:r>
      <w:r w:rsidR="001D6CFB">
        <w:fldChar w:fldCharType="begin"/>
      </w:r>
      <w:ins w:id="8" w:author="Christie Bahlai" w:date="2019-10-10T09:35:00Z">
        <w:r w:rsidR="00B40C6D">
          <w:instrText xml:space="preserve"> ADDIN ZOTERO_ITEM CSL_CITATION {"citationID":"28jeVB6z","properties":{"formattedCitation":"[9,10]","plainCitation":"[9,10]","noteIndex":0},"citationItems":[{"id":1810,"uris":["http://zotero.org/users/3015424/items/BQ9GAE6W"],"uri":["http://zotero.org/users/3015424/items/BQ9GAE6W"],"itemData":{"id":1810,"type":"article-journal","title":"Optimal monetary policy in a regime-switching economy: The response to abrupt shifts in exchange rate dynamics","container-title":"Computing in economics and finance","page":"1527-1567","volume":"30","issue":"9","abstract":"This paper examines the trade-offs that a central bank faces when the exchange rate can experience sustained deviations from fundamentals and occasionally collapse. The economy is modelled as switching randomly between different regimes according to time-invariant transition probabilities. We compute both the optimal regime-switching control rule for this economy and optimised linear Taylor rules, in the two cases where the transition probabilities are known with certainty and where they are uncertain. The simple algorithms used in the computation are also of independent interest as tools for the study of monetary policy under general forms of (asymmetric) additive and multiplicative uncertainty. An interesting finding is that policies based on robust (minmax) values of the transition probabilities are usually more conservative.","DOI":"10.1016/j.jedc.2005.10.013","ISSN":"0165-1889","journalAbbreviation":"Journal of Economic Dynamics and Control","author":[{"family":"Zampolli","given":"Fabrizio"}],"issued":{"date-parts":[["2006",9,1]]}}},{"id":1809,"uris":["http://zotero.org/users/3015424/items/BJVBW3I8"],"uri":["http://zotero.org/users/3015424/items/BJVBW3I8"],"itemData":{"id":1809,"type":"article-journal","title":"Understanding the Complexity of Economic, Ecological, and Social Systems","container-title":"Ecosystems","page":"390-405","volume":"4","issue":"5","DOI":"10.1007/s10021-001-0101-5","ISSN":"1432-9840","journalAbbreviation":"Ecosystems","author":[{"family":"Holling","given":"C. S."}],"issued":{"date-parts":[["2001",8,1]]}}}],"schema":"https://github.com/citation-style-language/schema/raw/master/csl-citation.json"} </w:instrText>
        </w:r>
      </w:ins>
      <w:del w:id="9" w:author="Christie Bahlai" w:date="2019-10-10T09:35:00Z">
        <w:r w:rsidR="001D6CFB" w:rsidDel="00B40C6D">
          <w:delInstrText xml:space="preserve"> ADDIN ZOTERO_ITEM CSL_CITATION {"citationID":"28jeVB6z","properties":{"formattedCitation":"[9,10]","plainCitation":"[9,10]","noteIndex":0},"citationItems":[{"id":2218,"uris":["http://zotero.org/users/3015424/items/BQ9GAE6W"],"uri":["http://zotero.org/users/3015424/items/BQ9GAE6W"],"itemData":{"id":2218,"type":"article-journal","title":"Optimal monetary policy in a regime-switching economy: The response to abrupt shifts in exchange rate dynamics","container-title":"Computing in economics and finance","page":"1527-1567","volume":"30","issue":"9","abstract":"This paper examines the trade-offs that a central bank faces when the exchange rate can experience sustained deviations from fundamentals and occasionally collapse. The economy is modelled as switching randomly between different regimes according to time-invariant transition probabilities. We compute both the optimal regime-switching control rule for this economy and optimised linear Taylor rules, in the two cases where the transition probabilities are known with certainty and where they are uncertain. The simple algorithms used in the computation are also of independent interest as tools for the study of monetary policy under general forms of (asymmetric) additive and multiplicative uncertainty. An interesting finding is that policies based on robust (minmax) values of the transition probabilities are usually more conservative.","DOI":"10.1016/j.jedc.2005.10.013","ISSN":"0165-1889","journalAbbreviation":"Journal of Economic Dynamics and Control","author":[{"family":"Zampolli","given":"Fabrizio"}],"issued":{"date-parts":[["2006",9,1]]}}},{"id":2219,"uris":["http://zotero.org/users/3015424/items/BJVBW3I8"],"uri":["http://zotero.org/users/3015424/items/BJVBW3I8"],"itemData":{"id":2219,"type":"article-journal","title":"Understanding the Complexity of Economic, Ecological, and Social Systems","container-title":"Ecosystems","page":"390-405","volume":"4","issue":"5","DOI":"10.1007/s10021-001-0101-5","ISSN":"1432-9840","journalAbbreviation":"Ecosystems","author":[{"family":"Holling","given":"C. S."}],"issued":{"date-parts":[["2001",8,1]]}}}],"schema":"https://github.com/citation-style-language/schema/raw/master/csl-citation.json"} </w:delInstrText>
        </w:r>
      </w:del>
      <w:r w:rsidR="001D6CFB">
        <w:fldChar w:fldCharType="separate"/>
      </w:r>
      <w:r w:rsidR="001D6CFB" w:rsidRPr="001D6CFB">
        <w:rPr>
          <w:rFonts w:ascii="Calibri" w:hAnsi="Calibri" w:cs="Calibri"/>
        </w:rPr>
        <w:t>[9,10]</w:t>
      </w:r>
      <w:r w:rsidR="001D6CFB">
        <w:fldChar w:fldCharType="end"/>
      </w:r>
      <w:r w:rsidR="008C1B61">
        <w:t>.</w:t>
      </w:r>
    </w:p>
    <w:p w14:paraId="0E6E0ECF" w14:textId="1708E5E9" w:rsidR="000131C8" w:rsidRDefault="000131C8" w:rsidP="00C8364A">
      <w:r>
        <w:t xml:space="preserve">Population dynamics are </w:t>
      </w:r>
      <w:r w:rsidR="00504AE4">
        <w:t xml:space="preserve">determined </w:t>
      </w:r>
      <w:r>
        <w:t xml:space="preserve">by internal, biotic rules and also external abiotic factors, leading to both stochastic and deterministic forces </w:t>
      </w:r>
      <w:r w:rsidR="005915A2">
        <w:t xml:space="preserve">affecting </w:t>
      </w:r>
      <w:r>
        <w:t xml:space="preserve">abundance through time </w:t>
      </w:r>
      <w:r>
        <w:fldChar w:fldCharType="begin"/>
      </w:r>
      <w:ins w:id="10" w:author="Christie Bahlai" w:date="2019-10-10T09:35:00Z">
        <w:r w:rsidR="00B40C6D">
          <w:instrText xml:space="preserve"> ADDIN ZOTERO_ITEM CSL_CITATION {"citationID":"a2in70kd60p","properties":{"formattedCitation":"[11]","plainCitation":"[11]","noteIndex":0},"citationItems":[{"id":1788,"uris":["http://zotero.org/users/3015424/items/VKRFNM7S"],"uri":["http://zotero.org/users/3015424/items/VKRFNM7S"],"itemData":{"id":1788,"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ins>
      <w:del w:id="11" w:author="Christie Bahlai" w:date="2019-10-10T09:35:00Z">
        <w:r w:rsidR="000F47FB" w:rsidDel="00B40C6D">
          <w:delInstrText xml:space="preserve"> ADDIN ZOTERO_ITEM CSL_CITATION {"citationID":"a2in70kd60p","properties":{"formattedCitation":"[11]","plainCitation":"[1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delInstrText>
        </w:r>
      </w:del>
      <w:r>
        <w:fldChar w:fldCharType="separate"/>
      </w:r>
      <w:r w:rsidR="000F47FB" w:rsidRPr="000F47FB">
        <w:rPr>
          <w:rFonts w:ascii="Calibri" w:hAnsi="Calibri" w:cs="Calibri"/>
        </w:rPr>
        <w:t>[11]</w:t>
      </w:r>
      <w:r>
        <w:fldChar w:fldCharType="end"/>
      </w:r>
      <w:r>
        <w:t xml:space="preserve">. External perturbations can lead to shifts in </w:t>
      </w:r>
      <w:r w:rsidR="008450B4">
        <w:t xml:space="preserve">population </w:t>
      </w:r>
      <w:r w:rsidR="001D39B2">
        <w:t>dynamics</w:t>
      </w:r>
      <w:r>
        <w:t xml:space="preserve">, </w:t>
      </w:r>
      <w:r w:rsidR="00D55000">
        <w:t xml:space="preserve">such that </w:t>
      </w:r>
      <w:r>
        <w:t xml:space="preserve">the </w:t>
      </w:r>
      <w:r w:rsidR="00DE32B5">
        <w:t xml:space="preserve">parameters </w:t>
      </w:r>
      <w:r>
        <w:t xml:space="preserve">governing population abundance transition to other values </w:t>
      </w:r>
      <w:r>
        <w:fldChar w:fldCharType="begin"/>
      </w:r>
      <w:ins w:id="12" w:author="Christie Bahlai" w:date="2019-10-10T09:35:00Z">
        <w:r w:rsidR="00B40C6D">
          <w:instrText xml:space="preserve"> ADDIN ZOTERO_ITEM CSL_CITATION {"citationID":"ah706siu9v","properties":{"formattedCitation":"[12,13]","plainCitation":"[12,13]","noteIndex":0},"citationItems":[{"id":1762,"uris":["http://zotero.org/users/3015424/items/FNF46M6A"],"uri":["http://zotero.org/users/3015424/items/FNF46M6A"],"itemData":{"id":1762,"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730,"uris":["http://zotero.org/users/3015424/items/IANGIUMQ"],"uri":["http://zotero.org/users/3015424/items/IANGIUMQ"],"itemData":{"id":730,"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title-short":"Leading indicators of trophic cascades","author":[{"family":"Carpenter","given":"S. R."},{"family":"Brock","given":"W. A."},{"family":"Cole","given":"J. J."},{"family":"Kitchell","given":"J. F."},{"family":"Pace","given":"M. L."}],"issued":{"date-parts":[["2008"]]}}}],"schema":"https://github.com/citation-style-language/schema/raw/master/csl-citation.json"} </w:instrText>
        </w:r>
      </w:ins>
      <w:del w:id="13" w:author="Christie Bahlai" w:date="2019-10-10T09:35:00Z">
        <w:r w:rsidR="000F47FB" w:rsidDel="00B40C6D">
          <w:delInstrText xml:space="preserve"> ADDIN ZOTERO_ITEM CSL_CITATION {"citationID":"ah706siu9v","properties":{"formattedCitation":"[12,13]","plainCitation":"[12,13]","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title-short":"Leading indicators of trophic cascades","author":[{"family":"Carpenter","given":"S. R."},{"family":"Brock","given":"W. A."},{"family":"Cole","given":"J. J."},{"family":"Kitchell","given":"J. F."},{"family":"Pace","given":"M. L."}],"issued":{"date-parts":[["2008"]]}}}],"schema":"https://github.com/citation-style-language/schema/raw/master/csl-citation.json"} </w:delInstrText>
        </w:r>
      </w:del>
      <w:r>
        <w:fldChar w:fldCharType="separate"/>
      </w:r>
      <w:r w:rsidR="000F47FB" w:rsidRPr="000F47FB">
        <w:rPr>
          <w:rFonts w:ascii="Calibri" w:hAnsi="Calibri" w:cs="Calibri"/>
        </w:rPr>
        <w:t>[12,13]</w:t>
      </w:r>
      <w:r>
        <w:fldChar w:fldCharType="end"/>
      </w:r>
      <w:r>
        <w:t xml:space="preserve">. In the context of this study, we define the set of parameters </w:t>
      </w:r>
      <w:r w:rsidR="006C0EE1">
        <w:t>controlling</w:t>
      </w:r>
      <w:r>
        <w:t xml:space="preserve"> dynamics as </w:t>
      </w:r>
      <w:r w:rsidR="006C0EE1">
        <w:t>a population’s</w:t>
      </w:r>
      <w:r>
        <w:t xml:space="preserve"> </w:t>
      </w:r>
      <w:r w:rsidRPr="00CC0E99">
        <w:rPr>
          <w:i/>
        </w:rPr>
        <w:t>dynamic rule</w:t>
      </w:r>
      <w:r>
        <w:t xml:space="preserve">, and an abrupt shift in these parameter values as a </w:t>
      </w:r>
      <w:r w:rsidRPr="00CC0E99">
        <w:rPr>
          <w:i/>
        </w:rPr>
        <w:t>dynamic shift</w:t>
      </w:r>
      <w:r w:rsidR="00E96F64">
        <w:rPr>
          <w:iCs/>
        </w:rPr>
        <w:t xml:space="preserve">. </w:t>
      </w:r>
      <w:r w:rsidR="00D31F3F">
        <w:rPr>
          <w:iCs/>
        </w:rPr>
        <w:t xml:space="preserve">We use the </w:t>
      </w:r>
      <w:r w:rsidR="00E96F64">
        <w:rPr>
          <w:iCs/>
        </w:rPr>
        <w:t xml:space="preserve">term </w:t>
      </w:r>
      <w:r w:rsidR="00E96F64" w:rsidRPr="00785091">
        <w:rPr>
          <w:i/>
        </w:rPr>
        <w:t>b</w:t>
      </w:r>
      <w:r w:rsidR="00B93DBC" w:rsidRPr="00E96F64">
        <w:rPr>
          <w:i/>
        </w:rPr>
        <w:t>reak</w:t>
      </w:r>
      <w:r w:rsidR="00B93DBC" w:rsidRPr="006C2F48">
        <w:rPr>
          <w:i/>
        </w:rPr>
        <w:t xml:space="preserve"> point</w:t>
      </w:r>
      <w:r w:rsidR="00E96F64">
        <w:rPr>
          <w:iCs/>
        </w:rPr>
        <w:t xml:space="preserve"> to </w:t>
      </w:r>
      <w:r w:rsidR="00B7634E">
        <w:rPr>
          <w:iCs/>
        </w:rPr>
        <w:t xml:space="preserve">describe the location in time series </w:t>
      </w:r>
      <w:r w:rsidR="00D31F3F">
        <w:rPr>
          <w:iCs/>
        </w:rPr>
        <w:t xml:space="preserve">data </w:t>
      </w:r>
      <w:r w:rsidR="00B7634E">
        <w:rPr>
          <w:iCs/>
        </w:rPr>
        <w:t xml:space="preserve">where the dynamic shift </w:t>
      </w:r>
      <w:r w:rsidR="00AC1C3B">
        <w:rPr>
          <w:iCs/>
        </w:rPr>
        <w:t>occur</w:t>
      </w:r>
      <w:r w:rsidR="00C5221E">
        <w:rPr>
          <w:iCs/>
        </w:rPr>
        <w:t>s</w:t>
      </w:r>
      <w:r>
        <w:t xml:space="preserve">. </w:t>
      </w:r>
    </w:p>
    <w:p w14:paraId="3AB73CD0" w14:textId="2AB6827B" w:rsidR="00533727" w:rsidRDefault="00E0394B" w:rsidP="00BC4624">
      <w:r>
        <w:t xml:space="preserve">Although theoretically straightforward, identifying </w:t>
      </w:r>
      <w:r w:rsidR="004C7707">
        <w:t>dynamic shifts</w:t>
      </w:r>
      <w:r>
        <w:t xml:space="preserve"> in </w:t>
      </w:r>
      <w:r w:rsidR="002738A0">
        <w:t xml:space="preserve">noisy </w:t>
      </w:r>
      <w:r>
        <w:t>ecological systems is challenging using real-world data due to a lack of systematic</w:t>
      </w:r>
      <w:r w:rsidR="000F47FB">
        <w:t xml:space="preserve">, </w:t>
      </w:r>
      <w:r w:rsidR="00237F62">
        <w:t xml:space="preserve">adaptable tools </w:t>
      </w:r>
      <w:r>
        <w:fldChar w:fldCharType="begin"/>
      </w:r>
      <w:ins w:id="14" w:author="Christie Bahlai" w:date="2019-10-10T09:35:00Z">
        <w:r w:rsidR="00B40C6D">
          <w:instrText xml:space="preserve"> ADDIN ZOTERO_ITEM CSL_CITATION {"citationID":"a2l1igte0m1","properties":{"formattedCitation":"[2]","plainCitation":"[2]","noteIndex":0},"citationItems":[{"id":973,"uris":["http://zotero.org/users/3015424/items/PPQQABTK"],"uri":["http://zotero.org/users/3015424/items/PPQQABTK"],"itemData":{"id":973,"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ins>
      <w:del w:id="15" w:author="Christie Bahlai" w:date="2019-10-10T09:35:00Z">
        <w:r w:rsidR="00C8364A" w:rsidDel="00B40C6D">
          <w:delInstrText xml:space="preserve"> ADDIN ZOTERO_ITEM CSL_CITATION {"citationID":"a2l1igte0m1","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delInstrText>
        </w:r>
      </w:del>
      <w:r>
        <w:fldChar w:fldCharType="separate"/>
      </w:r>
      <w:r w:rsidR="00C8364A" w:rsidRPr="00CC0E99">
        <w:rPr>
          <w:rFonts w:ascii="Calibri" w:hAnsi="Calibri" w:cs="Calibri"/>
        </w:rPr>
        <w:t>[2]</w:t>
      </w:r>
      <w:r>
        <w:fldChar w:fldCharType="end"/>
      </w:r>
      <w:r>
        <w:t xml:space="preserve">. </w:t>
      </w:r>
      <w:r w:rsidR="007E3CAF">
        <w:t xml:space="preserve">Arguably, the most common approach to </w:t>
      </w:r>
      <w:r w:rsidR="00227A26">
        <w:t xml:space="preserve">identify </w:t>
      </w:r>
      <w:r w:rsidR="007E3CAF">
        <w:t>break points i</w:t>
      </w:r>
      <w:r w:rsidR="006A75CA">
        <w:t>s</w:t>
      </w:r>
      <w:r w:rsidR="007E3CAF">
        <w:t xml:space="preserve"> through the use of segmented regressions </w:t>
      </w:r>
      <w:r w:rsidR="007E3CAF">
        <w:fldChar w:fldCharType="begin"/>
      </w:r>
      <w:ins w:id="16" w:author="Christie Bahlai" w:date="2019-10-10T09:35:00Z">
        <w:r w:rsidR="00B40C6D">
          <w:instrText xml:space="preserve"> ADDIN ZOTERO_ITEM CSL_CITATION {"citationID":"6dw4VSrP","properties":{"formattedCitation":"[12,14,15]","plainCitation":"[12,14,15]","noteIndex":0},"citationItems":[{"id":1762,"uris":["http://zotero.org/users/3015424/items/FNF46M6A"],"uri":["http://zotero.org/users/3015424/items/FNF46M6A"],"itemData":{"id":1762,"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1760,"uris":["http://zotero.org/users/3015424/items/E2AK35VQ"],"uri":["http://zotero.org/users/3015424/items/E2AK35VQ"],"itemData":{"id":176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789,"uris":["http://zotero.org/users/3015424/items/VNTURNAN"],"uri":["http://zotero.org/users/3015424/items/VNTURNAN"],"itemData":{"id":1789,"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schema":"https://github.com/citation-style-language/schema/raw/master/csl-citation.json"} </w:instrText>
        </w:r>
      </w:ins>
      <w:del w:id="17" w:author="Christie Bahlai" w:date="2019-10-10T09:35:00Z">
        <w:r w:rsidR="009C3D6D" w:rsidDel="00B40C6D">
          <w:delInstrText xml:space="preserve"> ADDIN ZOTERO_ITEM CSL_CITATION {"citationID":"6dw4VSrP","properties":{"formattedCitation":"[12,14,15]","plainCitation":"[12,14,15]","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schema":"https://github.com/citation-style-language/schema/raw/master/csl-citation.json"} </w:delInstrText>
        </w:r>
      </w:del>
      <w:r w:rsidR="007E3CAF">
        <w:fldChar w:fldCharType="separate"/>
      </w:r>
      <w:r w:rsidR="009C3D6D" w:rsidRPr="003A4850">
        <w:rPr>
          <w:rFonts w:ascii="Calibri" w:hAnsi="Calibri"/>
        </w:rPr>
        <w:t>[12,14,15]</w:t>
      </w:r>
      <w:r w:rsidR="007E3CAF">
        <w:fldChar w:fldCharType="end"/>
      </w:r>
      <w:r w:rsidR="007E3CAF">
        <w:t xml:space="preserve">. </w:t>
      </w:r>
      <w:r w:rsidR="00AB313E">
        <w:t>However,</w:t>
      </w:r>
      <w:r w:rsidR="00AB313E" w:rsidRPr="009E53F7">
        <w:t xml:space="preserve"> the</w:t>
      </w:r>
      <w:r w:rsidR="00AB313E">
        <w:t>se</w:t>
      </w:r>
      <w:r w:rsidR="00AB313E" w:rsidRPr="009E53F7">
        <w:t xml:space="preserve"> models don’t adequately a</w:t>
      </w:r>
      <w:r w:rsidR="00AB313E">
        <w:t>ccount for nonlinearities</w:t>
      </w:r>
      <w:r w:rsidR="00533CCD">
        <w:t>,</w:t>
      </w:r>
      <w:r w:rsidR="00AB313E">
        <w:t xml:space="preserve"> and </w:t>
      </w:r>
      <w:r w:rsidR="00AB313E" w:rsidRPr="009E53F7">
        <w:t xml:space="preserve">uncertainties in the existence and location of breaks are </w:t>
      </w:r>
      <w:r w:rsidR="00021AE7">
        <w:t xml:space="preserve">typically </w:t>
      </w:r>
      <w:r w:rsidR="00AB313E">
        <w:t xml:space="preserve">not quantified </w:t>
      </w:r>
      <w:r w:rsidR="00AB313E">
        <w:fldChar w:fldCharType="begin"/>
      </w:r>
      <w:ins w:id="18" w:author="Christie Bahlai" w:date="2019-10-10T09:35:00Z">
        <w:r w:rsidR="00B40C6D">
          <w:instrText xml:space="preserve"> ADDIN ZOTERO_ITEM CSL_CITATION {"citationID":"rkgLMKyS","properties":{"formattedCitation":"[1,2]","plainCitation":"[1,2]","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973,"uris":["http://zotero.org/users/3015424/items/PPQQABTK"],"uri":["http://zotero.org/users/3015424/items/PPQQABTK"],"itemData":{"id":973,"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ins>
      <w:del w:id="19" w:author="Christie Bahlai" w:date="2019-10-10T09:35:00Z">
        <w:r w:rsidR="00AB313E" w:rsidDel="00B40C6D">
          <w:delInstrText xml:space="preserve"> ADDIN ZOTERO_ITEM CSL_CITATION {"citationID":"rkgLMKyS","properties":{"formattedCitation":"[1,2]","plainCitation":"[1,2]","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delInstrText>
        </w:r>
      </w:del>
      <w:r w:rsidR="00AB313E">
        <w:fldChar w:fldCharType="separate"/>
      </w:r>
      <w:r w:rsidR="00AB313E" w:rsidRPr="001D6CFB">
        <w:rPr>
          <w:rFonts w:ascii="Calibri" w:hAnsi="Calibri" w:cs="Calibri"/>
        </w:rPr>
        <w:t>[1,2]</w:t>
      </w:r>
      <w:r w:rsidR="00AB313E">
        <w:fldChar w:fldCharType="end"/>
      </w:r>
      <w:r w:rsidR="00AB313E" w:rsidRPr="009E53F7">
        <w:t>.</w:t>
      </w:r>
      <w:r w:rsidR="00AB313E">
        <w:t xml:space="preserve">  </w:t>
      </w:r>
      <w:r w:rsidR="00BC76EF">
        <w:t>Break</w:t>
      </w:r>
      <w:r w:rsidR="00237F62">
        <w:t xml:space="preserve"> points are </w:t>
      </w:r>
      <w:r w:rsidR="00BC76EF">
        <w:t xml:space="preserve">often </w:t>
      </w:r>
      <w:r w:rsidR="00237F62">
        <w:t xml:space="preserve">applied to time series data </w:t>
      </w:r>
      <w:r w:rsidR="00237F62" w:rsidRPr="000967CF">
        <w:rPr>
          <w:i/>
        </w:rPr>
        <w:t>ad hoc</w:t>
      </w:r>
      <w:r w:rsidR="00237F62">
        <w:t xml:space="preserve">, based on data visualization or specific hypotheses surrounding factors affecting population </w:t>
      </w:r>
      <w:r w:rsidR="00BA5E09">
        <w:t xml:space="preserve">changes </w:t>
      </w:r>
      <w:r w:rsidR="00237F62">
        <w:fldChar w:fldCharType="begin"/>
      </w:r>
      <w:ins w:id="20" w:author="Christie Bahlai" w:date="2019-10-10T09:35:00Z">
        <w:r w:rsidR="00B40C6D">
          <w:instrText xml:space="preserve"> ADDIN ZOTERO_ITEM CSL_CITATION {"citationID":"GZSVwqDS","properties":{"formattedCitation":"[12,14\\uc0\\u8211{}17]","plainCitation":"[12,14–17]","noteIndex":0},"citationItems":[{"id":1762,"uris":["http://zotero.org/users/3015424/items/FNF46M6A"],"uri":["http://zotero.org/users/3015424/items/FNF46M6A"],"itemData":{"id":1762,"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17,"uris":["http://zotero.org/users/3015424/items/W6I97M48"],"uri":["http://zotero.org/users/3015424/items/W6I97M48"],"itemData":{"id":2017,"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760,"uris":["http://zotero.org/users/3015424/items/E2AK35VQ"],"uri":["http://zotero.org/users/3015424/items/E2AK35VQ"],"itemData":{"id":176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789,"uris":["http://zotero.org/users/3015424/items/VNTURNAN"],"uri":["http://zotero.org/users/3015424/items/VNTURNAN"],"itemData":{"id":1789,"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954,"uris":["http://zotero.org/users/3015424/items/PAV52G2G"],"uri":["http://zotero.org/users/3015424/items/PAV52G2G"],"itemData":{"id":954,"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ins>
      <w:del w:id="21" w:author="Christie Bahlai" w:date="2019-10-10T09:35:00Z">
        <w:r w:rsidR="000F47FB" w:rsidDel="00B40C6D">
          <w:delInstrText xml:space="preserve"> ADDIN ZOTERO_ITEM CSL_CITATION {"citationID":"GZSVwqDS","properties":{"formattedCitation":"[12,14\\uc0\\u8211{}17]","plainCitation":"[12,14–17]","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delInstrText>
        </w:r>
      </w:del>
      <w:r w:rsidR="00237F62">
        <w:fldChar w:fldCharType="separate"/>
      </w:r>
      <w:r w:rsidR="000F47FB" w:rsidRPr="000F47FB">
        <w:rPr>
          <w:rFonts w:ascii="Calibri" w:hAnsi="Calibri" w:cs="Calibri"/>
          <w:szCs w:val="24"/>
        </w:rPr>
        <w:t>[12,14–17]</w:t>
      </w:r>
      <w:r w:rsidR="00237F62">
        <w:fldChar w:fldCharType="end"/>
      </w:r>
      <w:r w:rsidR="00237F62">
        <w:t>, creating the potential for biases in break point</w:t>
      </w:r>
      <w:r w:rsidR="00B34734" w:rsidRPr="00B34734">
        <w:t xml:space="preserve"> </w:t>
      </w:r>
      <w:r w:rsidR="00B34734">
        <w:t>selection</w:t>
      </w:r>
      <w:r w:rsidR="00237F62">
        <w:t xml:space="preserve">.  </w:t>
      </w:r>
    </w:p>
    <w:p w14:paraId="3D6A0F38" w14:textId="63437DBE" w:rsidR="00B30F42" w:rsidRDefault="00C050F2" w:rsidP="00BC4624">
      <w:r>
        <w:t>S</w:t>
      </w:r>
      <w:r w:rsidR="00406D68">
        <w:t xml:space="preserve">everal </w:t>
      </w:r>
      <w:r w:rsidR="00B0730D">
        <w:t xml:space="preserve">break </w:t>
      </w:r>
      <w:r w:rsidR="00550AF2">
        <w:t>point</w:t>
      </w:r>
      <w:r w:rsidR="00B0730D">
        <w:t xml:space="preserve"> detection</w:t>
      </w:r>
      <w:r w:rsidR="00550AF2">
        <w:t xml:space="preserve"> methods </w:t>
      </w:r>
      <w:r w:rsidR="003C536C">
        <w:t xml:space="preserve">have been </w:t>
      </w:r>
      <w:r w:rsidR="00550AF2">
        <w:t>developed</w:t>
      </w:r>
      <w:r>
        <w:t xml:space="preserve"> to address issues associated with </w:t>
      </w:r>
      <w:r w:rsidRPr="003D2F73">
        <w:rPr>
          <w:i/>
        </w:rPr>
        <w:t>ad hoc</w:t>
      </w:r>
      <w:r>
        <w:t xml:space="preserve"> approaches</w:t>
      </w:r>
      <w:r w:rsidR="0089718D">
        <w:t xml:space="preserve">. </w:t>
      </w:r>
      <w:r w:rsidR="004D5BB6">
        <w:t xml:space="preserve">Such </w:t>
      </w:r>
      <w:r w:rsidR="00B00CF8">
        <w:t>d</w:t>
      </w:r>
      <w:r w:rsidR="003C536C">
        <w:t>ynamic shift</w:t>
      </w:r>
      <w:r w:rsidR="0089718D">
        <w:t xml:space="preserve"> analysis tools </w:t>
      </w:r>
      <w:r w:rsidR="00131A18">
        <w:t>use</w:t>
      </w:r>
      <w:r w:rsidR="0089718D">
        <w:t xml:space="preserve"> a variety of statistical optimization strategies, including linear and moving average methods </w:t>
      </w:r>
      <w:r w:rsidR="0089718D">
        <w:fldChar w:fldCharType="begin"/>
      </w:r>
      <w:ins w:id="22" w:author="Christie Bahlai" w:date="2019-10-10T09:35:00Z">
        <w:r w:rsidR="00B40C6D">
          <w:instrText xml:space="preserve"> ADDIN ZOTERO_ITEM CSL_CITATION {"citationID":"t90uxtL5","properties":{"formattedCitation":"[18\\uc0\\u8211{}21]","plainCitation":"[18–21]","noteIndex":0},"citationItems":[{"id":1770,"uris":["http://zotero.org/users/3015424/items/JR3VAQ6H"],"uri":["http://zotero.org/users/3015424/items/JR3VAQ6H"],"itemData":{"id":1770,"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33,"uris":["http://zotero.org/users/3015424/items/ZS3V258R"],"uri":["http://zotero.org/users/3015424/items/ZS3V258R"],"itemData":{"id":1933,"type":"article-journal","title":"strucchange. An R package for testing for structural change in linear regression models.","author":[{"family":"Zeileis","given":"Achim"},{"family":"Leisch","given":"Friedrich"},{"family":"Hornik","given":"Kurt"},{"family":"Kleiber","given":"Christian"}],"issued":{"date-parts":[["2001"]]}}},{"id":1934,"uris":["http://zotero.org/users/3015424/items/JBPNNVHC"],"uri":["http://zotero.org/users/3015424/items/JBPNNVHC"],"itemData":{"id":1934,"type":"article-journal","title":"changepoint: An R package for changepoint analysis","container-title":"Journal of Statistical Software","page":"1-19","volume":"58","issue":"3","author":[{"family":"Killick","given":"Rebecca"},{"family":"Eckley","given":"Idris"}],"issued":{"date-parts":[["2014"]]}}},{"id":1783,"uris":["http://zotero.org/users/3015424/items/TA55U6PN"],"uri":["http://zotero.org/users/3015424/items/TA55U6PN"],"itemData":{"id":1783,"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ins>
      <w:del w:id="23" w:author="Christie Bahlai" w:date="2019-10-10T09:35:00Z">
        <w:r w:rsidR="000F47FB" w:rsidDel="00B40C6D">
          <w:delInstrText xml:space="preserve"> ADDIN ZOTERO_ITEM CSL_CITATION {"citationID":"t90uxtL5","properties":{"formattedCitation":"[18\\uc0\\u8211{}21]","plainCitation":"[18–21]","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delInstrText>
        </w:r>
      </w:del>
      <w:r w:rsidR="0089718D">
        <w:fldChar w:fldCharType="separate"/>
      </w:r>
      <w:r w:rsidR="000F47FB" w:rsidRPr="000F47FB">
        <w:rPr>
          <w:rFonts w:ascii="Calibri" w:hAnsi="Calibri" w:cs="Calibri"/>
          <w:szCs w:val="24"/>
        </w:rPr>
        <w:t>[18–21]</w:t>
      </w:r>
      <w:r w:rsidR="0089718D">
        <w:fldChar w:fldCharType="end"/>
      </w:r>
      <w:r w:rsidR="0089718D">
        <w:t>.</w:t>
      </w:r>
      <w:r w:rsidR="0089718D" w:rsidRPr="00BC4624">
        <w:t xml:space="preserve"> </w:t>
      </w:r>
      <w:r w:rsidR="0089718D">
        <w:t>For example,</w:t>
      </w:r>
      <w:r w:rsidR="00550AF2">
        <w:t xml:space="preserve"> climatological and econometrics</w:t>
      </w:r>
      <w:r w:rsidR="0089718D">
        <w:t xml:space="preserve"> </w:t>
      </w:r>
      <w:r w:rsidR="00550AF2">
        <w:t xml:space="preserve">time series data </w:t>
      </w:r>
      <w:r w:rsidR="001551AA">
        <w:t>are</w:t>
      </w:r>
      <w:r w:rsidR="00550AF2">
        <w:t xml:space="preserve"> </w:t>
      </w:r>
      <w:r w:rsidR="00131A18">
        <w:t xml:space="preserve">frequently </w:t>
      </w:r>
      <w:r w:rsidR="00550AF2">
        <w:t>examined for stepwise statistical deviation</w:t>
      </w:r>
      <w:r w:rsidR="007353CA">
        <w:t>s</w:t>
      </w:r>
      <w:r w:rsidR="00550AF2">
        <w:t xml:space="preserve"> from the mean or variance </w:t>
      </w:r>
      <w:r w:rsidR="00550AF2">
        <w:fldChar w:fldCharType="begin"/>
      </w:r>
      <w:ins w:id="24" w:author="Christie Bahlai" w:date="2019-10-10T09:35:00Z">
        <w:r w:rsidR="00B40C6D">
          <w:instrText xml:space="preserve"> ADDIN ZOTERO_ITEM CSL_CITATION {"citationID":"Tu2PyWs1","properties":{"formattedCitation":"[6,7,22]","plainCitation":"[6,7,22]","noteIndex":0},"citationItems":[{"id":1824,"uris":["http://zotero.org/users/3015424/items/DU3R33LT"],"uri":["http://zotero.org/users/3015424/items/DU3R33LT"],"itemData":{"id":1824,"type":"article-journal","title":"Multidecadal Regime Shifts in U.S. Streamflow, Precipitation, and Temperature at the End of the Twentieth Century","container-title":"Journal of Climate","page":"3905-3916","volume":"16","issue":"23","source":"Crossref","DOI":"10.1175/1520-0442(2003)016&lt;3905:MRSIUS&gt;2.0.CO;2","ISSN":"0894-8755, 1520-0442","language":"en","author":[{"family":"Mauget","given":"Steven A."}],"issued":{"date-parts":[["2003",12]]}}},{"id":1823,"uris":["http://zotero.org/users/3015424/items/YBWLPWMH"],"uri":["http://zotero.org/users/3015424/items/YBWLPWMH"],"itemData":{"id":1823,"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id":1822,"uris":["http://zotero.org/users/3015424/items/RVCHK93M"],"uri":["http://zotero.org/users/3015424/items/RVCHK93M"],"itemData":{"id":1822,"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schema":"https://github.com/citation-style-language/schema/raw/master/csl-citation.json"} </w:instrText>
        </w:r>
      </w:ins>
      <w:del w:id="25" w:author="Christie Bahlai" w:date="2019-10-10T09:35:00Z">
        <w:r w:rsidR="000F47FB" w:rsidDel="00B40C6D">
          <w:delInstrText xml:space="preserve"> ADDIN ZOTERO_ITEM CSL_CITATION {"citationID":"Tu2PyWs1","properties":{"formattedCitation":"[6,7,22]","plainCitation":"[6,7,22]","noteIndex":0},"citationItems":[{"id":2199,"uris":["http://zotero.org/users/3015424/items/DU3R33LT"],"uri":["http://zotero.org/users/3015424/items/DU3R33LT"],"itemData":{"id":2199,"type":"article-journal","title":"Multidecadal Regime Shifts in U.S. Streamflow, Precipitation, and Temperature at the End of the Twentieth Century","container-title":"Journal of Climate","page":"3905-3916","volume":"16","issue":"23","source":"Crossref","DOI":"10.1175/1520-0442(2003)016&lt;3905:MRSIUS&gt;2.0.CO;2","ISSN":"0894-8755, 1520-0442","language":"en","author":[{"family":"Mauget","given":"Steven A."}],"issued":{"date-parts":[["2003",12]]}}},{"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schema":"https://github.com/citation-style-language/schema/raw/master/csl-citation.json"} </w:delInstrText>
        </w:r>
      </w:del>
      <w:r w:rsidR="00550AF2">
        <w:fldChar w:fldCharType="separate"/>
      </w:r>
      <w:r w:rsidR="000F47FB" w:rsidRPr="000F47FB">
        <w:rPr>
          <w:rFonts w:ascii="Calibri" w:hAnsi="Calibri" w:cs="Calibri"/>
        </w:rPr>
        <w:t>[6,7,22]</w:t>
      </w:r>
      <w:r w:rsidR="00550AF2">
        <w:fldChar w:fldCharType="end"/>
      </w:r>
      <w:r w:rsidR="00550AF2">
        <w:t xml:space="preserve">. </w:t>
      </w:r>
      <w:r w:rsidR="00747EC5">
        <w:t xml:space="preserve">To </w:t>
      </w:r>
      <w:r w:rsidR="00E1716F">
        <w:t>fit</w:t>
      </w:r>
      <w:r w:rsidR="00747EC5">
        <w:t xml:space="preserve"> the </w:t>
      </w:r>
      <w:r w:rsidR="00B53716">
        <w:t>periodicity</w:t>
      </w:r>
      <w:r w:rsidR="00747EC5">
        <w:t xml:space="preserve"> of population time</w:t>
      </w:r>
      <w:r w:rsidR="00E1716F">
        <w:t xml:space="preserve"> </w:t>
      </w:r>
      <w:r w:rsidR="00747EC5">
        <w:t>series data, w</w:t>
      </w:r>
      <w:r w:rsidR="00550AF2">
        <w:t>avelet analys</w:t>
      </w:r>
      <w:r w:rsidR="005B3F54">
        <w:t>e</w:t>
      </w:r>
      <w:r w:rsidR="00550AF2">
        <w:t>s ha</w:t>
      </w:r>
      <w:r w:rsidR="005B3F54">
        <w:t>ve</w:t>
      </w:r>
      <w:r w:rsidR="00550AF2">
        <w:t xml:space="preserve"> </w:t>
      </w:r>
      <w:r w:rsidR="00E51AED">
        <w:t xml:space="preserve">also </w:t>
      </w:r>
      <w:r w:rsidR="00550AF2">
        <w:t xml:space="preserve">been </w:t>
      </w:r>
      <w:r w:rsidR="005B3F54">
        <w:t xml:space="preserve">used to detect break points </w:t>
      </w:r>
      <w:r w:rsidR="00550AF2">
        <w:fldChar w:fldCharType="begin"/>
      </w:r>
      <w:ins w:id="26" w:author="Christie Bahlai" w:date="2019-10-10T09:35:00Z">
        <w:r w:rsidR="00B40C6D">
          <w:instrText xml:space="preserve"> ADDIN ZOTERO_ITEM CSL_CITATION {"citationID":"acodumhec6","properties":{"formattedCitation":"[23]","plainCitation":"[23]","noteIndex":0},"citationItems":[{"id":1751,"uris":["http://zotero.org/users/3015424/items/5X37K28I"],"uri":["http://zotero.org/users/3015424/items/5X37K28I"],"itemData":{"id":175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ins>
      <w:del w:id="27" w:author="Christie Bahlai" w:date="2019-10-10T09:35:00Z">
        <w:r w:rsidR="000F47FB" w:rsidDel="00B40C6D">
          <w:delInstrText xml:space="preserve"> ADDIN ZOTERO_ITEM CSL_CITATION {"citationID":"acodumhec6","properties":{"formattedCitation":"[23]","plainCitation":"[23]","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delInstrText>
        </w:r>
      </w:del>
      <w:r w:rsidR="00550AF2">
        <w:fldChar w:fldCharType="separate"/>
      </w:r>
      <w:r w:rsidR="000F47FB" w:rsidRPr="000F47FB">
        <w:rPr>
          <w:rFonts w:ascii="Calibri" w:hAnsi="Calibri" w:cs="Calibri"/>
        </w:rPr>
        <w:t>[23]</w:t>
      </w:r>
      <w:r w:rsidR="00550AF2">
        <w:fldChar w:fldCharType="end"/>
      </w:r>
      <w:r w:rsidR="00550AF2">
        <w:t xml:space="preserve"> but this method also does not </w:t>
      </w:r>
      <w:r w:rsidR="00E1716F">
        <w:t xml:space="preserve">mechanistically </w:t>
      </w:r>
      <w:r w:rsidR="001C7146">
        <w:t xml:space="preserve">account for </w:t>
      </w:r>
      <w:r w:rsidR="00550AF2">
        <w:t>density-dependent processes</w:t>
      </w:r>
      <w:r w:rsidR="006C2F48" w:rsidRPr="006C2F48">
        <w:rPr>
          <w:rFonts w:ascii="Calibri" w:hAnsi="Calibri" w:cs="Calibri"/>
        </w:rPr>
        <w:t xml:space="preserve"> </w:t>
      </w:r>
      <w:r w:rsidR="00DA1853">
        <w:rPr>
          <w:rFonts w:ascii="Calibri" w:hAnsi="Calibri" w:cs="Calibri"/>
        </w:rPr>
        <w:t>such that</w:t>
      </w:r>
      <w:r w:rsidR="006C2F48">
        <w:rPr>
          <w:rFonts w:ascii="Calibri" w:hAnsi="Calibri" w:cs="Calibri"/>
        </w:rPr>
        <w:t xml:space="preserve"> changes in parameter values are not easily interpretable</w:t>
      </w:r>
      <w:r w:rsidR="00550AF2">
        <w:t xml:space="preserve"> </w:t>
      </w:r>
      <w:r w:rsidR="00550AF2">
        <w:fldChar w:fldCharType="begin"/>
      </w:r>
      <w:ins w:id="28" w:author="Christie Bahlai" w:date="2019-10-10T09:35:00Z">
        <w:r w:rsidR="00B40C6D">
          <w:instrText xml:space="preserve"> ADDIN ZOTERO_ITEM CSL_CITATION {"citationID":"auqbk6tri7","properties":{"formattedCitation":"[24]","plainCitation":"[24]","noteIndex":0},"citationItems":[{"id":1902,"uris":["http://zotero.org/users/3015424/items/VGV73NDY"],"uri":["http://zotero.org/users/3015424/items/VGV73NDY"],"itemData":{"id":1902,"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ins>
      <w:del w:id="29" w:author="Christie Bahlai" w:date="2019-10-10T09:35:00Z">
        <w:r w:rsidR="000F47FB" w:rsidDel="00B40C6D">
          <w:delInstrText xml:space="preserve"> ADDIN ZOTERO_ITEM CSL_CITATION {"citationID":"auqbk6tri7","properties":{"formattedCitation":"[24]","plainCitation":"[24]","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delInstrText>
        </w:r>
      </w:del>
      <w:r w:rsidR="00550AF2">
        <w:fldChar w:fldCharType="separate"/>
      </w:r>
      <w:r w:rsidR="000F47FB" w:rsidRPr="000F47FB">
        <w:rPr>
          <w:rFonts w:ascii="Calibri" w:hAnsi="Calibri" w:cs="Calibri"/>
        </w:rPr>
        <w:t>[24]</w:t>
      </w:r>
      <w:r w:rsidR="00550AF2">
        <w:fldChar w:fldCharType="end"/>
      </w:r>
      <w:r w:rsidR="00550AF2">
        <w:t>.</w:t>
      </w:r>
      <w:r w:rsidR="006C2F48">
        <w:t xml:space="preserve"> </w:t>
      </w:r>
      <w:r w:rsidR="0076555D">
        <w:t>Yet</w:t>
      </w:r>
      <w:r w:rsidR="00CB55B4">
        <w:t>, d</w:t>
      </w:r>
      <w:r w:rsidR="00482F88">
        <w:t>ynamic s</w:t>
      </w:r>
      <w:r w:rsidR="00B13AC9">
        <w:t xml:space="preserve">hift detection </w:t>
      </w:r>
      <w:r w:rsidR="00DF1F48">
        <w:t xml:space="preserve">methods </w:t>
      </w:r>
      <w:r w:rsidR="007B4B9F">
        <w:t xml:space="preserve">that </w:t>
      </w:r>
      <w:r w:rsidR="00E63AF0">
        <w:t xml:space="preserve">explicitly </w:t>
      </w:r>
      <w:r w:rsidR="007B4B9F">
        <w:t xml:space="preserve">account for </w:t>
      </w:r>
      <w:r w:rsidR="00DF1F48">
        <w:t xml:space="preserve">non-linear </w:t>
      </w:r>
      <w:r w:rsidR="00BB4890">
        <w:t xml:space="preserve">population </w:t>
      </w:r>
      <w:r w:rsidR="00DF1F48">
        <w:t>processes</w:t>
      </w:r>
      <w:r w:rsidR="00B13AC9">
        <w:t xml:space="preserve"> may be </w:t>
      </w:r>
      <w:r w:rsidR="007B4B9F">
        <w:t xml:space="preserve">less likely to yield false positives </w:t>
      </w:r>
      <w:r w:rsidR="00B13AC9">
        <w:t xml:space="preserve">than methods based </w:t>
      </w:r>
      <w:r w:rsidR="00894162">
        <w:t>o</w:t>
      </w:r>
      <w:r w:rsidR="00B13AC9">
        <w:t xml:space="preserve">n </w:t>
      </w:r>
      <w:r w:rsidR="007B4B9F">
        <w:t>summary statistics</w:t>
      </w:r>
      <w:r w:rsidR="00B13AC9">
        <w:t xml:space="preserve"> </w:t>
      </w:r>
      <w:r w:rsidR="00B13AC9">
        <w:fldChar w:fldCharType="begin"/>
      </w:r>
      <w:ins w:id="30" w:author="Christie Bahlai" w:date="2019-10-10T09:35:00Z">
        <w:r w:rsidR="00B40C6D">
          <w:instrText xml:space="preserve"> ADDIN ZOTERO_ITEM CSL_CITATION {"citationID":"lDmnHrBc","properties":{"formattedCitation":"[25]","plainCitation":"[25]","noteIndex":0},"citationItems":[{"id":1808,"uris":["http://zotero.org/users/3015424/items/PKF27KTA"],"uri":["http://zotero.org/users/3015424/items/PKF27KTA"],"itemData":{"id":1808,"type":"article-journal","title":"Early warning signals and the prosecutor's fallacy","container-title":"Proceedings of the Royal Society B: Biological Sciences","page":"4734-4739","volume":"279","issue":"1748","DOI":"10.1098/rspb.2012.2085","journalAbbreviation":"Proceedings of the Royal Society B: Biological Sciences","author":[{"literal":"Carl Boettiger"},{"literal":"Alan Hastings"}],"issued":{"date-parts":[["2012",12,7]]}}}],"schema":"https://github.com/citation-style-language/schema/raw/master/csl-citation.json"} </w:instrText>
        </w:r>
      </w:ins>
      <w:del w:id="31" w:author="Christie Bahlai" w:date="2019-10-10T09:35:00Z">
        <w:r w:rsidR="000F47FB" w:rsidDel="00B40C6D">
          <w:delInstrText xml:space="preserve"> ADDIN ZOTERO_ITEM CSL_CITATION {"citationID":"lDmnHrBc","properties":{"formattedCitation":"[25]","plainCitation":"[25]","noteIndex":0},"citationItems":[{"id":2203,"uris":["http://zotero.org/users/3015424/items/PKF27KTA"],"uri":["http://zotero.org/users/3015424/items/PKF27KTA"],"itemData":{"id":2203,"type":"article-journal","title":"Early warning signals and the prosecutor's fallacy","container-title":"Proceedings of the Royal Society B: Biological Sciences","page":"4734-4739","volume":"279","issue":"1748","DOI":"10.1098/rspb.2012.2085","journalAbbreviation":"Proceedings of the Royal Society B: Biological Sciences","author":[{"literal":"Carl Boettiger"},{"literal":"Alan Hastings"}],"issued":{"date-parts":[["2012",12,7]]}}}],"schema":"https://github.com/citation-style-language/schema/raw/master/csl-citation.json"} </w:delInstrText>
        </w:r>
      </w:del>
      <w:r w:rsidR="00B13AC9">
        <w:fldChar w:fldCharType="separate"/>
      </w:r>
      <w:r w:rsidR="000F47FB" w:rsidRPr="000F47FB">
        <w:rPr>
          <w:rFonts w:ascii="Calibri" w:hAnsi="Calibri" w:cs="Calibri"/>
        </w:rPr>
        <w:t>[25]</w:t>
      </w:r>
      <w:r w:rsidR="00B13AC9">
        <w:fldChar w:fldCharType="end"/>
      </w:r>
      <w:r w:rsidR="00B13AC9">
        <w:t xml:space="preserve">. </w:t>
      </w:r>
    </w:p>
    <w:p w14:paraId="5D679DFD" w14:textId="2AB47672" w:rsidR="00BC4624" w:rsidRDefault="00B0730D" w:rsidP="00BC4624">
      <w:r>
        <w:t xml:space="preserve">Break </w:t>
      </w:r>
      <w:r w:rsidR="00B30F42">
        <w:t xml:space="preserve">point </w:t>
      </w:r>
      <w:r>
        <w:t xml:space="preserve">detection </w:t>
      </w:r>
      <w:r w:rsidR="00B30F42">
        <w:t xml:space="preserve">methods based on statistical measures also </w:t>
      </w:r>
      <w:r w:rsidR="00894162">
        <w:t xml:space="preserve">tend to </w:t>
      </w:r>
      <w:r w:rsidR="00237F62">
        <w:t>rely on null hypothesis</w:t>
      </w:r>
      <w:r w:rsidR="00894162">
        <w:t xml:space="preserve"> testing</w:t>
      </w:r>
      <w:r w:rsidR="00237F62">
        <w:t xml:space="preserve"> (</w:t>
      </w:r>
      <w:r w:rsidR="00894162">
        <w:t xml:space="preserve">i.e., </w:t>
      </w:r>
      <w:r w:rsidR="00237F62">
        <w:t xml:space="preserve">that no </w:t>
      </w:r>
      <w:r w:rsidR="004C7707">
        <w:t>dynamic shift</w:t>
      </w:r>
      <w:r w:rsidR="00237F62">
        <w:t xml:space="preserve"> occurred),</w:t>
      </w:r>
      <w:r w:rsidR="00B30F42">
        <w:t xml:space="preserve"> thus</w:t>
      </w:r>
      <w:r w:rsidR="00237F62">
        <w:t xml:space="preserve"> they have low sensitivity in situations where statistical power is limited</w:t>
      </w:r>
      <w:r w:rsidR="00662F03">
        <w:t xml:space="preserve">. Additionally, such methods </w:t>
      </w:r>
      <w:r w:rsidR="001C2001">
        <w:t xml:space="preserve">do not </w:t>
      </w:r>
      <w:r w:rsidR="00B30F42">
        <w:t xml:space="preserve">provide </w:t>
      </w:r>
      <w:r w:rsidR="000F07D3">
        <w:t xml:space="preserve">a means </w:t>
      </w:r>
      <w:r w:rsidR="00B30F42">
        <w:t>for assessing uncertainty in the existence and magnitude of break points</w:t>
      </w:r>
      <w:r w:rsidR="000F47FB">
        <w:t xml:space="preserve"> </w:t>
      </w:r>
      <w:r w:rsidR="000F47FB">
        <w:fldChar w:fldCharType="begin"/>
      </w:r>
      <w:ins w:id="32" w:author="Christie Bahlai" w:date="2019-10-10T09:35:00Z">
        <w:r w:rsidR="00B40C6D">
          <w:instrText xml:space="preserve"> ADDIN ZOTERO_ITEM CSL_CITATION {"citationID":"0CxrY4Fw","properties":{"formattedCitation":"[1,26]","plainCitation":"[1,26]","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806,"uris":["http://zotero.org/users/3015424/items/2GAEIAYD"],"uri":["http://zotero.org/users/3015424/items/2GAEIAYD"],"itemData":{"id":1806,"type":"book","title":"The Likelihood Paradigm for Statistical Evidence. in ML Taper and SR Lele, eds. The nature of scientific evidence","publisher":"University of Chicago Press, Chicago","author":[{"family":"Royall","given":"R."}],"issued":{"date-parts":[["2004"]]}}}],"schema":"https://github.com/citation-style-language/schema/raw/master/csl-citation.json"} </w:instrText>
        </w:r>
      </w:ins>
      <w:del w:id="33" w:author="Christie Bahlai" w:date="2019-10-10T09:35:00Z">
        <w:r w:rsidR="00247AF9" w:rsidDel="00B40C6D">
          <w:delInstrText xml:space="preserve"> ADDIN ZOTERO_ITEM CSL_CITATION {"citationID":"0CxrY4Fw","properties":{"formattedCitation":"[1,26]","plainCitation":"[1,26]","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2223,"uris":["http://zotero.org/users/3015424/items/2GAEIAYD"],"uri":["http://zotero.org/users/3015424/items/2GAEIAYD"],"itemData":{"id":2223,"type":"book","title":"The Likelihood Paradigm for Statistical Evidence. in ML Taper and SR Lele, eds. The nature of scientific evidence","publisher":"University of Chicago Press, Chicago","author":[{"family":"Royall","given":"R."}],"issued":{"date-parts":[["2004"]]}}}],"schema":"https://github.com/citation-style-language/schema/raw/master/csl-citation.json"} </w:delInstrText>
        </w:r>
      </w:del>
      <w:r w:rsidR="000F47FB">
        <w:fldChar w:fldCharType="separate"/>
      </w:r>
      <w:r w:rsidR="000F47FB" w:rsidRPr="000F47FB">
        <w:rPr>
          <w:rFonts w:ascii="Calibri" w:hAnsi="Calibri" w:cs="Calibri"/>
        </w:rPr>
        <w:t>[1,26]</w:t>
      </w:r>
      <w:r w:rsidR="000F47FB">
        <w:fldChar w:fldCharType="end"/>
      </w:r>
      <w:r w:rsidR="00B30F42">
        <w:t>. I</w:t>
      </w:r>
      <w:r w:rsidR="00237F62">
        <w:t xml:space="preserve">n a 2009 review, Andersen and colleagues </w:t>
      </w:r>
      <w:r w:rsidR="00BC46AB">
        <w:t>note</w:t>
      </w:r>
      <w:r w:rsidR="00237F62">
        <w:t xml:space="preserve"> that if</w:t>
      </w:r>
      <w:r w:rsidR="00E20BE7">
        <w:t xml:space="preserve"> common</w:t>
      </w:r>
      <w:r w:rsidR="00237F62">
        <w:t xml:space="preserve"> </w:t>
      </w:r>
      <w:r>
        <w:t xml:space="preserve">break </w:t>
      </w:r>
      <w:r w:rsidR="00237F62">
        <w:t xml:space="preserve">point methods were used on typical ecological time series with 20-40 time steps, only the most extreme transitions occurring near the midpoint of the time series </w:t>
      </w:r>
      <w:r w:rsidR="00135C9B">
        <w:t>would</w:t>
      </w:r>
      <w:r w:rsidR="00237F62">
        <w:t xml:space="preserve"> be deemed ‘significant’ </w:t>
      </w:r>
      <w:r w:rsidR="00237F62">
        <w:fldChar w:fldCharType="begin"/>
      </w:r>
      <w:ins w:id="34" w:author="Christie Bahlai" w:date="2019-10-10T09:35:00Z">
        <w:r w:rsidR="00B40C6D">
          <w:instrText xml:space="preserve"> ADDIN ZOTERO_ITEM CSL_CITATION {"citationID":"enUJfEcz","properties":{"formattedCitation":"[1]","plainCitation":"[1]","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ins>
      <w:del w:id="35" w:author="Christie Bahlai" w:date="2019-10-10T09:35:00Z">
        <w:r w:rsidR="00237F62" w:rsidDel="00B40C6D">
          <w:delInstrText xml:space="preserve"> ADDIN ZOTERO_ITEM CSL_CITATION {"citationID":"enUJfEcz","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delInstrText>
        </w:r>
      </w:del>
      <w:r w:rsidR="00237F62">
        <w:fldChar w:fldCharType="separate"/>
      </w:r>
      <w:r w:rsidR="00237F62" w:rsidRPr="00CC0E99">
        <w:rPr>
          <w:rFonts w:ascii="Calibri" w:hAnsi="Calibri" w:cs="Calibri"/>
        </w:rPr>
        <w:t>[1]</w:t>
      </w:r>
      <w:r w:rsidR="00237F62">
        <w:fldChar w:fldCharType="end"/>
      </w:r>
      <w:r w:rsidR="00237F62">
        <w:t xml:space="preserve">.  They concluded that </w:t>
      </w:r>
      <w:r w:rsidR="00E20BE7">
        <w:t>break point analyses</w:t>
      </w:r>
      <w:r w:rsidR="00237F62">
        <w:t xml:space="preserve"> could be enhanced with respect to both sensitivity and parsimony by use of model selection procedures. </w:t>
      </w:r>
      <w:r w:rsidR="00BC4624">
        <w:t xml:space="preserve">Thus, to address these limitations in the ability to identify </w:t>
      </w:r>
      <w:r>
        <w:t xml:space="preserve">dynamic </w:t>
      </w:r>
      <w:r w:rsidR="00BC4624">
        <w:t xml:space="preserve">shifts in </w:t>
      </w:r>
      <w:r w:rsidR="001F3AD1">
        <w:t>population processes</w:t>
      </w:r>
      <w:r w:rsidR="00BC4624">
        <w:t>, it is necessary to develop rigorous tool</w:t>
      </w:r>
      <w:r w:rsidR="003C6F36">
        <w:t>s</w:t>
      </w:r>
      <w:r w:rsidR="00BC4624">
        <w:t xml:space="preserve"> that allow users to accommodate non-linear population </w:t>
      </w:r>
      <w:r w:rsidR="00CD5044">
        <w:t xml:space="preserve">models </w:t>
      </w:r>
      <w:r w:rsidR="00BC4624">
        <w:t xml:space="preserve">and quantify uncertainties associated with the existence of potential break points.  </w:t>
      </w:r>
    </w:p>
    <w:p w14:paraId="3D7F4E53" w14:textId="39E7DD82" w:rsidR="00283371" w:rsidRDefault="00493C01" w:rsidP="00024214">
      <w:r>
        <w:lastRenderedPageBreak/>
        <w:t xml:space="preserve">In this paper, we develop a generalizable </w:t>
      </w:r>
      <w:r w:rsidR="00A21FD1">
        <w:t>algorithm</w:t>
      </w:r>
      <w:r w:rsidR="002133F8">
        <w:t xml:space="preserve">, the </w:t>
      </w:r>
      <w:r w:rsidR="00D84C75">
        <w:t xml:space="preserve">Dynamic </w:t>
      </w:r>
      <w:r w:rsidR="00845569">
        <w:t>S</w:t>
      </w:r>
      <w:r w:rsidR="002133F8">
        <w:t xml:space="preserve">hift </w:t>
      </w:r>
      <w:r w:rsidR="00845569">
        <w:t>D</w:t>
      </w:r>
      <w:r w:rsidR="002133F8">
        <w:t>etector</w:t>
      </w:r>
      <w:r w:rsidR="00C32614">
        <w:t xml:space="preserve"> (</w:t>
      </w:r>
      <w:r w:rsidR="00D84C75">
        <w:t>DSD</w:t>
      </w:r>
      <w:r w:rsidR="00C32614">
        <w:t>)</w:t>
      </w:r>
      <w:r w:rsidR="002133F8">
        <w:t>,</w:t>
      </w:r>
      <w:r>
        <w:t xml:space="preserve"> </w:t>
      </w:r>
      <w:r w:rsidR="00C14920">
        <w:t xml:space="preserve">to </w:t>
      </w:r>
      <w:r w:rsidR="002133F8">
        <w:t>identify</w:t>
      </w:r>
      <w:r>
        <w:t xml:space="preserve"> dynamic </w:t>
      </w:r>
      <w:r w:rsidR="00DC5040">
        <w:t xml:space="preserve">shifts </w:t>
      </w:r>
      <w:r>
        <w:t xml:space="preserve">in </w:t>
      </w:r>
      <w:r w:rsidR="00C14920">
        <w:t>populations</w:t>
      </w:r>
      <w:r w:rsidR="00261897">
        <w:t xml:space="preserve"> with</w:t>
      </w:r>
      <w:r w:rsidR="00C14920">
        <w:t xml:space="preserve"> </w:t>
      </w:r>
      <w:r w:rsidR="00A30740">
        <w:t>density-dependent</w:t>
      </w:r>
      <w:r w:rsidR="00261897">
        <w:t xml:space="preserve"> growth</w:t>
      </w:r>
      <w:r w:rsidR="00A30740">
        <w:t xml:space="preserve"> using </w:t>
      </w:r>
      <w:r>
        <w:t>time series data.</w:t>
      </w:r>
      <w:r w:rsidR="005670B0">
        <w:t xml:space="preserve"> The </w:t>
      </w:r>
      <w:r w:rsidR="00D84C75">
        <w:t>D</w:t>
      </w:r>
      <w:r w:rsidR="005670B0">
        <w:t xml:space="preserve">SD </w:t>
      </w:r>
      <w:r w:rsidR="00997D87">
        <w:t>algorithm</w:t>
      </w:r>
      <w:r w:rsidR="005670B0">
        <w:t xml:space="preserve"> uses an iterative approach, grounded in information theoretic (i.e. model selection</w:t>
      </w:r>
      <w:r w:rsidR="00D936C7">
        <w:t>)</w:t>
      </w:r>
      <w:r w:rsidR="005670B0">
        <w:t>.</w:t>
      </w:r>
      <w:r>
        <w:t xml:space="preserve"> We </w:t>
      </w:r>
      <w:r w:rsidR="00DC50C9">
        <w:t xml:space="preserve">illustrate </w:t>
      </w:r>
      <w:r w:rsidR="00F60E7B">
        <w:t xml:space="preserve">the DSD </w:t>
      </w:r>
      <w:r w:rsidR="00DC50C9">
        <w:t>using the</w:t>
      </w:r>
      <w:r>
        <w:t xml:space="preserve"> Ricker model because of </w:t>
      </w:r>
      <w:r w:rsidR="00BE348A">
        <w:t>this model</w:t>
      </w:r>
      <w:r w:rsidR="002A351E">
        <w:t>’</w:t>
      </w:r>
      <w:r w:rsidR="00BE348A">
        <w:t>s</w:t>
      </w:r>
      <w:r>
        <w:t xml:space="preserve"> simplicity and </w:t>
      </w:r>
      <w:r w:rsidR="00DC50C9">
        <w:t xml:space="preserve">high </w:t>
      </w:r>
      <w:r>
        <w:t>performance</w:t>
      </w:r>
      <w:r w:rsidR="00DC50C9">
        <w:t xml:space="preserve"> under a variety of realistic environmental scenarios</w:t>
      </w:r>
      <w:r>
        <w:t xml:space="preserve">. </w:t>
      </w:r>
      <w:r w:rsidR="00BB26F4">
        <w:t>D</w:t>
      </w:r>
      <w:r w:rsidR="005963D7">
        <w:t xml:space="preserve">ensity-dependent population models such as the Ricker provide a convenient, generalizable proxy for a variety of ecological processes because of their relatively simple parameterization and potential to explain complex dynamics </w:t>
      </w:r>
      <w:r w:rsidR="005963D7">
        <w:fldChar w:fldCharType="begin"/>
      </w:r>
      <w:ins w:id="36" w:author="Christie Bahlai" w:date="2019-10-10T09:35:00Z">
        <w:r w:rsidR="00B40C6D">
          <w:instrText xml:space="preserve"> ADDIN ZOTERO_ITEM CSL_CITATION {"citationID":"CfrsKGb8","properties":{"formattedCitation":"[27]","plainCitation":"[27]","noteIndex":0},"citationItems":[{"id":839,"uris":["http://zotero.org/users/3015424/items/K9VWGH86"],"uri":["http://zotero.org/users/3015424/items/K9VWGH86"],"itemData":{"id":839,"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ins>
      <w:del w:id="37" w:author="Christie Bahlai" w:date="2019-10-10T09:35:00Z">
        <w:r w:rsidR="000F47FB" w:rsidDel="00B40C6D">
          <w:delInstrText xml:space="preserve"> ADDIN ZOTERO_ITEM CSL_CITATION {"citationID":"CfrsKGb8","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delInstrText>
        </w:r>
      </w:del>
      <w:r w:rsidR="005963D7">
        <w:fldChar w:fldCharType="separate"/>
      </w:r>
      <w:r w:rsidR="000F47FB" w:rsidRPr="000F47FB">
        <w:rPr>
          <w:rFonts w:ascii="Calibri" w:hAnsi="Calibri" w:cs="Calibri"/>
        </w:rPr>
        <w:t>[27]</w:t>
      </w:r>
      <w:r w:rsidR="005963D7">
        <w:fldChar w:fldCharType="end"/>
      </w:r>
      <w:r w:rsidR="005963D7">
        <w:t>.  Although deterministic approach</w:t>
      </w:r>
      <w:r w:rsidR="00D55881">
        <w:t>es</w:t>
      </w:r>
      <w:r w:rsidR="005963D7">
        <w:t xml:space="preserve"> to population modelling ha</w:t>
      </w:r>
      <w:r w:rsidR="007348EC">
        <w:t>ve</w:t>
      </w:r>
      <w:r w:rsidR="005963D7">
        <w:t xml:space="preserve"> largely fallen out of favor for more complex structures and stochastic elements </w:t>
      </w:r>
      <w:r w:rsidR="005963D7">
        <w:fldChar w:fldCharType="begin"/>
      </w:r>
      <w:ins w:id="38" w:author="Christie Bahlai" w:date="2019-10-10T09:35:00Z">
        <w:r w:rsidR="00B40C6D">
          <w:instrText xml:space="preserve"> ADDIN ZOTERO_ITEM CSL_CITATION {"citationID":"R2tn6J1V","properties":{"formattedCitation":"[28\\uc0\\u8211{}30]","plainCitation":"[28–30]","noteIndex":0},"citationItems":[{"id":1757,"uris":["http://zotero.org/users/3015424/items/C52JNQ42"],"uri":["http://zotero.org/users/3015424/items/C52JNQ42"],"itemData":{"id":1757,"type":"article-journal","title":"Simple mathematical models with very complicated dynamics","container-title":"Nature","page":"459-467","volume":"261","issue":"5560","DOI":"10.1038/261459a0","journalAbbreviation":"Nature","author":[{"family":"May","given":"Robert M."}],"issued":{"date-parts":[["1976",6,10]]}}},{"id":2021,"uris":["http://zotero.org/users/3015424/items/KQPIM8AT"],"uri":["http://zotero.org/users/3015424/items/KQPIM8AT"],"itemData":{"id":2021,"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20,"uris":["http://zotero.org/users/3015424/items/GTTDX9Y9"],"uri":["http://zotero.org/users/3015424/items/GTTDX9Y9"],"itemData":{"id":2020,"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ins>
      <w:del w:id="39" w:author="Christie Bahlai" w:date="2019-10-10T09:35:00Z">
        <w:r w:rsidR="00247AF9" w:rsidDel="00B40C6D">
          <w:delInstrText xml:space="preserve"> ADDIN ZOTERO_ITEM CSL_CITATION {"citationID":"R2tn6J1V","properties":{"formattedCitation":"[28\\uc0\\u8211{}30]","plainCitation":"[28–30]","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delInstrText>
        </w:r>
      </w:del>
      <w:r w:rsidR="005963D7">
        <w:fldChar w:fldCharType="separate"/>
      </w:r>
      <w:r w:rsidR="00247AF9" w:rsidRPr="00247AF9">
        <w:rPr>
          <w:rFonts w:ascii="Calibri" w:hAnsi="Calibri" w:cs="Calibri"/>
          <w:szCs w:val="24"/>
        </w:rPr>
        <w:t>[28–30]</w:t>
      </w:r>
      <w:r w:rsidR="005963D7">
        <w:fldChar w:fldCharType="end"/>
      </w:r>
      <w:r w:rsidR="005963D7">
        <w:t>, simple dynamic models remain useful, largely due to their easily interpret</w:t>
      </w:r>
      <w:r w:rsidR="009C5410">
        <w:t>able</w:t>
      </w:r>
      <w:r w:rsidR="005963D7">
        <w:t xml:space="preserve"> and ecologically meaningful parameters </w:t>
      </w:r>
      <w:r w:rsidR="005963D7">
        <w:fldChar w:fldCharType="begin"/>
      </w:r>
      <w:ins w:id="40" w:author="Christie Bahlai" w:date="2019-10-10T09:35:00Z">
        <w:r w:rsidR="00B40C6D">
          <w:instrText xml:space="preserve"> ADDIN ZOTERO_ITEM CSL_CITATION {"citationID":"a2i22f9hl5t","properties":{"formattedCitation":"[31]","plainCitation":"[31]","noteIndex":0},"citationItems":[{"id":1929,"uris":["http://zotero.org/users/3015424/items/BENNAUFT"],"uri":["http://zotero.org/users/3015424/items/BENNAUFT"],"itemData":{"id":1929,"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ins>
      <w:del w:id="41" w:author="Christie Bahlai" w:date="2019-10-10T09:35:00Z">
        <w:r w:rsidR="00247AF9" w:rsidDel="00B40C6D">
          <w:delInstrText xml:space="preserve"> ADDIN ZOTERO_ITEM CSL_CITATION {"citationID":"a2i22f9hl5t","properties":{"formattedCitation":"[31]","plainCitation":"[31]","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delInstrText>
        </w:r>
      </w:del>
      <w:r w:rsidR="005963D7">
        <w:fldChar w:fldCharType="separate"/>
      </w:r>
      <w:r w:rsidR="00247AF9" w:rsidRPr="00247AF9">
        <w:rPr>
          <w:rFonts w:ascii="Calibri" w:hAnsi="Calibri" w:cs="Calibri"/>
        </w:rPr>
        <w:t>[31]</w:t>
      </w:r>
      <w:r w:rsidR="005963D7">
        <w:fldChar w:fldCharType="end"/>
      </w:r>
      <w:r w:rsidR="005963D7">
        <w:t xml:space="preserve">. </w:t>
      </w:r>
      <w:r w:rsidR="008E7FB1">
        <w:t>T</w:t>
      </w:r>
      <w:r>
        <w:t xml:space="preserve">he techniques described in our paper </w:t>
      </w:r>
      <w:r w:rsidR="00DC50C9">
        <w:t xml:space="preserve">can </w:t>
      </w:r>
      <w:r>
        <w:t xml:space="preserve">be </w:t>
      </w:r>
      <w:r w:rsidR="00DC50C9">
        <w:t xml:space="preserve">readily </w:t>
      </w:r>
      <w:r>
        <w:t xml:space="preserve">adapted </w:t>
      </w:r>
      <w:r w:rsidR="007348EC">
        <w:t>to</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t>
      </w:r>
    </w:p>
    <w:p w14:paraId="53AB54FA" w14:textId="3D0C17A6" w:rsidR="00024214" w:rsidRDefault="00493C01" w:rsidP="00024214">
      <w:r>
        <w:t xml:space="preserve">We describe the basic structure of our </w:t>
      </w:r>
      <w:r w:rsidR="00283371">
        <w:t xml:space="preserve">DSD </w:t>
      </w:r>
      <w:r w:rsidR="00997D87">
        <w:t xml:space="preserve">algorithm </w:t>
      </w:r>
      <w:r>
        <w:t xml:space="preserve">and how it can be used to evaluate the presence, location, and magnitude of </w:t>
      </w:r>
      <w:r w:rsidR="00283371">
        <w:t xml:space="preserve">dynamic </w:t>
      </w:r>
      <w:r>
        <w:t xml:space="preserve">shifts in </w:t>
      </w:r>
      <w:r w:rsidR="00A30740">
        <w:t>population parameters</w:t>
      </w:r>
      <w:r w:rsidR="00283371">
        <w:t xml:space="preserve"> (i.e., break points in time series abundance</w:t>
      </w:r>
      <w:r w:rsidR="00AB1F88">
        <w:t xml:space="preserve"> data</w:t>
      </w:r>
      <w:r w:rsidR="00283371">
        <w:t>)</w:t>
      </w:r>
      <w:r>
        <w:t xml:space="preserve">. We demonstrate the utility </w:t>
      </w:r>
      <w:r w:rsidR="00B346F0">
        <w:t xml:space="preserve">of </w:t>
      </w:r>
      <w:r>
        <w:t xml:space="preserve">our </w:t>
      </w:r>
      <w:r w:rsidR="00997D87">
        <w:t xml:space="preserve">algorithm </w:t>
      </w:r>
      <w:r>
        <w:t xml:space="preserve">through a series of simulations and apply the </w:t>
      </w:r>
      <w:r w:rsidR="00997D87">
        <w:t xml:space="preserve">algorithm </w:t>
      </w:r>
      <w:r>
        <w:t xml:space="preserve">to </w:t>
      </w:r>
      <w:r w:rsidR="00B167B4">
        <w:t>empirical</w:t>
      </w:r>
      <w:r>
        <w:t xml:space="preserve"> case studies of two populations of economic </w:t>
      </w:r>
      <w:r w:rsidR="000673D9">
        <w:t xml:space="preserve">and conservation </w:t>
      </w:r>
      <w:r>
        <w:t xml:space="preserve">concern. </w:t>
      </w:r>
      <w:r w:rsidR="0092388E">
        <w:t>First, w</w:t>
      </w:r>
      <w:r>
        <w:t>e examine the invasion process of</w:t>
      </w:r>
      <w:r w:rsidR="00A30740">
        <w:t xml:space="preserve"> the multicolored Asian ladybeetle</w:t>
      </w:r>
      <w:r>
        <w:t xml:space="preserve"> </w:t>
      </w:r>
      <w:r w:rsidR="00A30740">
        <w:t>(</w:t>
      </w:r>
      <w:r w:rsidRPr="00042E44">
        <w:rPr>
          <w:i/>
        </w:rPr>
        <w:t xml:space="preserve">Harmonia </w:t>
      </w:r>
      <w:proofErr w:type="spellStart"/>
      <w:r w:rsidRPr="00042E44">
        <w:rPr>
          <w:i/>
        </w:rPr>
        <w:t>axyridis</w:t>
      </w:r>
      <w:proofErr w:type="spellEnd"/>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r w:rsidRPr="00B2319C">
        <w:rPr>
          <w:i/>
        </w:rPr>
        <w:t xml:space="preserve">Danaus </w:t>
      </w:r>
      <w:proofErr w:type="spellStart"/>
      <w:r w:rsidRPr="00B2319C">
        <w:rPr>
          <w:i/>
        </w:rPr>
        <w:t>plexippu</w:t>
      </w:r>
      <w:r>
        <w:rPr>
          <w:i/>
        </w:rPr>
        <w:t>s</w:t>
      </w:r>
      <w:proofErr w:type="spellEnd"/>
      <w:r w:rsidR="00A30740">
        <w:t xml:space="preserve">) population using census data collected on its overwintering grounds in Mexico </w:t>
      </w:r>
      <w:r>
        <w:t>over a similar two</w:t>
      </w:r>
      <w:r w:rsidR="00F55E76">
        <w:t>-</w:t>
      </w:r>
      <w:r>
        <w:t>decade period.</w:t>
      </w:r>
      <w:r w:rsidR="00024214">
        <w:t xml:space="preserve"> </w:t>
      </w:r>
      <w:r w:rsidR="00024214" w:rsidRPr="0014050F">
        <w:t>In o</w:t>
      </w:r>
      <w:r w:rsidR="00024214">
        <w:t xml:space="preserve">ur ladybeetle case study, </w:t>
      </w:r>
      <w:r w:rsidR="00024214" w:rsidRPr="0014050F">
        <w:t xml:space="preserve">the </w:t>
      </w:r>
      <w:r w:rsidR="005907DA">
        <w:t xml:space="preserve">DSD </w:t>
      </w:r>
      <w:r w:rsidR="00997D87">
        <w:t xml:space="preserve">algorithm </w:t>
      </w:r>
      <w:r w:rsidR="00024214" w:rsidRPr="0014050F">
        <w:t xml:space="preserve">identified </w:t>
      </w:r>
      <w:r w:rsidR="00AB1F88">
        <w:t xml:space="preserve">dynamic </w:t>
      </w:r>
      <w:r w:rsidR="00024214" w:rsidRPr="0014050F">
        <w:t>shifts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326A78">
        <w:t xml:space="preserve">for a break </w:t>
      </w:r>
      <w:r w:rsidR="00D724DD">
        <w:t xml:space="preserve">coinciding </w:t>
      </w:r>
      <w:r w:rsidR="00024214">
        <w:t>with prey arrival and moderate</w:t>
      </w:r>
      <w:r w:rsidR="002133F8">
        <w:t xml:space="preserve">ly </w:t>
      </w:r>
      <w:r w:rsidR="00024214">
        <w:t xml:space="preserve">low weight </w:t>
      </w:r>
      <w:r w:rsidR="00326A78">
        <w:t xml:space="preserve">for </w:t>
      </w:r>
      <w:r w:rsidR="00553C76">
        <w:t>a break coinciding with</w:t>
      </w:r>
      <w:r w:rsidR="00024214">
        <w:t xml:space="preserve"> management actions </w:t>
      </w:r>
      <w:r w:rsidR="001A3D30">
        <w:t>aimed to control</w:t>
      </w:r>
      <w:r w:rsidR="00365572">
        <w:t xml:space="preserve"> </w:t>
      </w:r>
      <w:r w:rsidR="00024214">
        <w:t>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w:t>
      </w:r>
      <w:r w:rsidR="00F87480">
        <w:t>for</w:t>
      </w:r>
      <w:r w:rsidR="00087C5D">
        <w:t xml:space="preserve"> various</w:t>
      </w:r>
      <w:r w:rsidR="002133F8">
        <w:t xml:space="preserve"> </w:t>
      </w:r>
      <w:r w:rsidR="00024214">
        <w:t>break points, suggesting</w:t>
      </w:r>
      <w:r w:rsidR="00087C5D">
        <w:t xml:space="preserve"> that</w:t>
      </w:r>
      <w:r w:rsidR="00024214">
        <w:t xml:space="preserve"> multiple, super-imposed biological processes driv</w:t>
      </w:r>
      <w:r w:rsidR="00087C5D">
        <w:t>e</w:t>
      </w:r>
      <w:r w:rsidR="00024214">
        <w:t xml:space="preserve"> the dynamics of this </w:t>
      </w:r>
      <w:r w:rsidR="005D332F">
        <w:t>population</w:t>
      </w:r>
      <w:r w:rsidR="00024214">
        <w:t>.</w:t>
      </w:r>
    </w:p>
    <w:p w14:paraId="11837F81" w14:textId="0D994CA5" w:rsidR="009C3D6D" w:rsidRPr="009C3D6D" w:rsidRDefault="009C3D6D" w:rsidP="00024214">
      <w:pPr>
        <w:rPr>
          <w:b/>
          <w:u w:val="single"/>
        </w:rPr>
      </w:pPr>
      <w:r w:rsidRPr="009C3D6D">
        <w:rPr>
          <w:b/>
          <w:u w:val="single"/>
        </w:rPr>
        <w:t>Models</w:t>
      </w:r>
    </w:p>
    <w:p w14:paraId="285C064E" w14:textId="1C05D0DF" w:rsidR="00493C01" w:rsidRPr="00B0730D" w:rsidRDefault="00493C01" w:rsidP="00493C01">
      <w:pPr>
        <w:rPr>
          <w:b/>
        </w:rPr>
      </w:pPr>
      <w:r w:rsidRPr="00B0730D">
        <w:rPr>
          <w:b/>
        </w:rPr>
        <w:t xml:space="preserve">The </w:t>
      </w:r>
      <w:r w:rsidR="00D84C75" w:rsidRPr="00B0730D">
        <w:rPr>
          <w:b/>
        </w:rPr>
        <w:t xml:space="preserve">Dynamic </w:t>
      </w:r>
      <w:r w:rsidRPr="00B0730D">
        <w:rPr>
          <w:b/>
        </w:rPr>
        <w:t xml:space="preserve">Shift Detector </w:t>
      </w:r>
      <w:r w:rsidR="00997D87" w:rsidRPr="00B0730D">
        <w:rPr>
          <w:b/>
        </w:rPr>
        <w:t>algorithm</w:t>
      </w:r>
    </w:p>
    <w:p w14:paraId="7A4C5A80" w14:textId="1FB80591" w:rsidR="00E22FDA" w:rsidRPr="00324AC6" w:rsidRDefault="007A65A3" w:rsidP="00493C01">
      <w:pPr>
        <w:rPr>
          <w:rFonts w:eastAsiaTheme="minorEastAsia"/>
        </w:rPr>
      </w:pPr>
      <w:r>
        <w:t xml:space="preserve">Although any </w:t>
      </w:r>
      <w:r w:rsidR="003C0B39">
        <w:t xml:space="preserve">time series </w:t>
      </w:r>
      <w:r>
        <w:t xml:space="preserve">population model can be used </w:t>
      </w:r>
      <w:r w:rsidR="003C0B39">
        <w:t xml:space="preserve">with our tool, </w:t>
      </w:r>
      <w:r w:rsidR="007707AA">
        <w:t xml:space="preserve">we </w:t>
      </w:r>
      <w:r w:rsidR="00F247FF">
        <w:t xml:space="preserve">illustrate </w:t>
      </w:r>
      <w:r w:rsidR="007707AA">
        <w:t xml:space="preserve">the </w:t>
      </w:r>
      <w:r w:rsidR="00F247FF">
        <w:t>DSD</w:t>
      </w:r>
      <w:r w:rsidR="00277E44">
        <w:t xml:space="preserve"> algorithm</w:t>
      </w:r>
      <w:r w:rsidR="007707AA">
        <w:t xml:space="preserve"> with a Ricker population model. </w:t>
      </w:r>
      <w:r w:rsidR="008A3F76">
        <w:t>To do this, w</w:t>
      </w:r>
      <w:r w:rsidR="00493C01">
        <w:t xml:space="preserve">e assume that the population </w:t>
      </w:r>
      <w:r w:rsidR="00C270DB">
        <w:t>size</w:t>
      </w:r>
      <w:r w:rsidR="00493C01">
        <w:t xml:space="preserve"> </w:t>
      </w:r>
      <w:r w:rsidR="00C270DB">
        <w:t xml:space="preserve">in </w:t>
      </w:r>
      <w:r w:rsidR="00493C01">
        <w:t xml:space="preserve">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855061">
        <w:t xml:space="preserve"> and regulated by two parameters: </w:t>
      </w:r>
      <w:r w:rsidR="00493C01">
        <w:t xml:space="preserve">the carrying capacity of the system, </w:t>
      </w:r>
      <m:oMath>
        <m:r>
          <w:rPr>
            <w:rFonts w:ascii="Cambria Math" w:hAnsi="Cambria Math" w:cs="Times New Roman"/>
            <w:sz w:val="24"/>
            <w:szCs w:val="24"/>
          </w:rPr>
          <m:t>K</m:t>
        </m:r>
      </m:oMath>
      <w:r w:rsidR="00493C01">
        <w:t xml:space="preserve">, and the annual </w:t>
      </w:r>
      <w:r w:rsidR="004B2610">
        <w:t xml:space="preserve">intrinsic </w:t>
      </w:r>
      <w:r w:rsidR="00493C01">
        <w:t xml:space="preserve">growth rate, </w:t>
      </w:r>
      <m:oMath>
        <m:r>
          <w:rPr>
            <w:rFonts w:ascii="Cambria Math" w:hAnsi="Cambria Math" w:cs="Times New Roman"/>
            <w:sz w:val="24"/>
            <w:szCs w:val="24"/>
          </w:rPr>
          <m:t>r</m:t>
        </m:r>
      </m:oMath>
      <w:r w:rsidR="00493C01">
        <w:t xml:space="preserve"> </w:t>
      </w:r>
      <w:r w:rsidR="00493C01">
        <w:fldChar w:fldCharType="begin"/>
      </w:r>
      <w:ins w:id="42" w:author="Christie Bahlai" w:date="2019-10-10T09:35:00Z">
        <w:r w:rsidR="00B40C6D">
          <w:instrText xml:space="preserve"> ADDIN ZOTERO_ITEM CSL_CITATION {"citationID":"a2lonl5c0vq","properties":{"formattedCitation":"[27]","plainCitation":"[27]","noteIndex":0},"citationItems":[{"id":839,"uris":["http://zotero.org/users/3015424/items/K9VWGH86"],"uri":["http://zotero.org/users/3015424/items/K9VWGH86"],"itemData":{"id":839,"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ins>
      <w:del w:id="43" w:author="Christie Bahlai" w:date="2019-10-10T09:35:00Z">
        <w:r w:rsidR="000F47FB" w:rsidDel="00B40C6D">
          <w:delInstrText xml:space="preserve"> ADDIN ZOTERO_ITEM CSL_CITATION {"citationID":"a2lonl5c0vq","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delInstrText>
        </w:r>
      </w:del>
      <w:r w:rsidR="00493C01">
        <w:fldChar w:fldCharType="separate"/>
      </w:r>
      <w:r w:rsidR="000F47FB" w:rsidRPr="000F47FB">
        <w:rPr>
          <w:rFonts w:ascii="Calibri" w:hAnsi="Calibri" w:cs="Calibri"/>
        </w:rPr>
        <w:t>[27]</w:t>
      </w:r>
      <w:r w:rsidR="00493C01">
        <w:fldChar w:fldCharType="end"/>
      </w:r>
      <w:r w:rsidR="00493C01">
        <w:t xml:space="preserve">: </w:t>
      </w:r>
    </w:p>
    <w:p w14:paraId="325F0590" w14:textId="3F05E5B9" w:rsidR="00493C01" w:rsidRPr="00562E12" w:rsidRDefault="00B40C6D"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53AD079A"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r w:rsidR="00CF6EED">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N</w:t>
      </w:r>
      <w:r w:rsidR="00762808" w:rsidRPr="00786E52">
        <w:rPr>
          <w:vertAlign w:val="subscript"/>
        </w:rPr>
        <w:t>2</w:t>
      </w:r>
      <w:r w:rsidR="00493C01">
        <w:t xml:space="preserve">, …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is a useful starting point for break</w:t>
      </w:r>
      <w:r w:rsidR="009C3D6D">
        <w:t xml:space="preserve"> </w:t>
      </w:r>
      <w:r>
        <w:t xml:space="preserve">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EA3BBE">
        <w:lastRenderedPageBreak/>
        <w:t xml:space="preserve">(including the error)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ins w:id="44" w:author="Christie Bahlai" w:date="2019-10-10T09:35:00Z">
        <w:r w:rsidR="00B40C6D">
          <w:instrText xml:space="preserve"> ADDIN ZOTERO_ITEM CSL_CITATION {"citationID":"J3vUceyI","properties":{"formattedCitation":"[32,33]","plainCitation":"[32,33]","noteIndex":0},"citationItems":[{"id":1785,"uris":["http://zotero.org/users/3015424/items/URZH5CDF"],"uri":["http://zotero.org/users/3015424/items/URZH5CDF"],"itemData":{"id":1785,"type":"article-journal","title":"Stock and Recruitment","container-title":"Journal of the Fisheries Research Board of Canada","page":"559-623","volume":"11","issue":"5","DOI":"10.1139/f54-039","ISSN":"0015-296X","journalAbbreviation":"J. Fish. Res. Bd. Can.","author":[{"family":"Ricker","given":"W. E."}],"issued":{"date-parts":[["1954",5,1]]}}},{"id":1926,"uris":["http://zotero.org/users/3015424/items/KHYMNYLI"],"uri":["http://zotero.org/users/3015424/items/KHYMNYLI"],"itemData":{"id":1926,"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ins>
      <w:del w:id="45" w:author="Christie Bahlai" w:date="2019-10-10T09:35:00Z">
        <w:r w:rsidR="00247AF9" w:rsidDel="00B40C6D">
          <w:delInstrText xml:space="preserve"> ADDIN ZOTERO_ITEM CSL_CITATION {"citationID":"J3vUceyI","properties":{"formattedCitation":"[32,33]","plainCitation":"[32,33]","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delInstrText>
        </w:r>
      </w:del>
      <w:r w:rsidR="00493C01">
        <w:fldChar w:fldCharType="separate"/>
      </w:r>
      <w:r w:rsidR="00247AF9" w:rsidRPr="00247AF9">
        <w:rPr>
          <w:rFonts w:ascii="Calibri" w:hAnsi="Calibri" w:cs="Calibri"/>
        </w:rPr>
        <w:t>[32,33]</w:t>
      </w:r>
      <w:r w:rsidR="00493C01">
        <w:fldChar w:fldCharType="end"/>
      </w:r>
      <w:r w:rsidR="00493C01">
        <w:t>.</w:t>
      </w:r>
      <w:r w:rsidR="005C75CC">
        <w:t xml:space="preserve"> </w:t>
      </w:r>
      <w:r w:rsidR="003913B1">
        <w:t>Subsequent</w:t>
      </w:r>
      <w:r w:rsidR="005C75CC">
        <w:t xml:space="preserve"> applications of the DSD </w:t>
      </w:r>
      <w:r w:rsidR="003913B1">
        <w:t>algorithm</w:t>
      </w:r>
      <w:r w:rsidR="005C75CC">
        <w:t xml:space="preserve"> can </w:t>
      </w:r>
      <w:r w:rsidR="003913B1">
        <w:t>incorporate other population models if the life history of the target organism requires a different structure.</w:t>
      </w:r>
    </w:p>
    <w:p w14:paraId="00E9D035" w14:textId="68DE6C44" w:rsidR="00493C01" w:rsidRDefault="00493C01" w:rsidP="00493C01">
      <w:r>
        <w:t xml:space="preserve">To build the </w:t>
      </w:r>
      <w:r w:rsidR="005907DA">
        <w:t xml:space="preserve">DSD </w:t>
      </w:r>
      <w:r w:rsidR="00997D87">
        <w:t>algorithm</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 xml:space="preserve">subdivided into all possible combinations </w:t>
      </w:r>
      <w:proofErr w:type="gramStart"/>
      <w:r>
        <w:t>of  2</w:t>
      </w:r>
      <w:proofErr w:type="gramEnd"/>
      <w:r>
        <w:t>,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3A293315" w14:textId="613904F4" w:rsidR="006D2307" w:rsidRDefault="00493C01" w:rsidP="004628BA">
      <w:r>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Akaike Information Criteria for small sample sizes (</w:t>
      </w:r>
      <w:proofErr w:type="spellStart"/>
      <w:r>
        <w:t>AICc</w:t>
      </w:r>
      <w:proofErr w:type="spellEnd"/>
      <w:r>
        <w:t xml:space="preserve">) for each </w:t>
      </w:r>
      <w:r w:rsidR="002D4506">
        <w:t xml:space="preserve">segment </w:t>
      </w:r>
      <w:r>
        <w:t>and sum</w:t>
      </w:r>
      <w:r w:rsidR="00EA2CE8">
        <w:t>ming</w:t>
      </w:r>
      <w:r>
        <w:t xml:space="preserve"> them </w:t>
      </w:r>
      <w:r w:rsidR="0025536D">
        <w:t xml:space="preserve">accordingly </w:t>
      </w:r>
      <w:r w:rsidR="002D4506">
        <w:fldChar w:fldCharType="begin"/>
      </w:r>
      <w:ins w:id="46" w:author="Christie Bahlai" w:date="2019-10-10T09:35:00Z">
        <w:r w:rsidR="00B40C6D">
          <w:instrText xml:space="preserve"> ADDIN ZOTERO_ITEM CSL_CITATION {"citationID":"RnKj7pQR","properties":{"formattedCitation":"[34]","plainCitation":"[34]","noteIndex":0},"citationItems":[{"id":2025,"uris":["http://zotero.org/users/3015424/items/K465RU5D"],"uri":["http://zotero.org/users/3015424/items/K465RU5D"],"itemData":{"id":2025,"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ins>
      <w:del w:id="47" w:author="Christie Bahlai" w:date="2019-10-10T09:35:00Z">
        <w:r w:rsidR="00247AF9" w:rsidDel="00B40C6D">
          <w:delInstrText xml:space="preserve"> ADDIN ZOTERO_ITEM CSL_CITATION {"citationID":"RnKj7pQR","properties":{"formattedCitation":"[34]","plainCitation":"[34]","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delInstrText>
        </w:r>
      </w:del>
      <w:r w:rsidR="002D4506">
        <w:fldChar w:fldCharType="separate"/>
      </w:r>
      <w:r w:rsidR="00247AF9" w:rsidRPr="00247AF9">
        <w:rPr>
          <w:rFonts w:ascii="Calibri" w:hAnsi="Calibri" w:cs="Calibri"/>
        </w:rPr>
        <w:t>[34]</w:t>
      </w:r>
      <w:r w:rsidR="002D4506">
        <w:fldChar w:fldCharType="end"/>
      </w:r>
      <w:r w:rsidR="002D4506">
        <w:t xml:space="preserve">. </w:t>
      </w:r>
      <w:r w:rsidR="00DE7F5A">
        <w:t>F</w:t>
      </w:r>
      <w:r>
        <w:t>its for break point combinations with</w:t>
      </w:r>
      <w:r w:rsidR="00DE7F5A">
        <w:t xml:space="preserve"> comparatively</w:t>
      </w:r>
      <w:r>
        <w:t xml:space="preserve"> lower </w:t>
      </w:r>
      <w:proofErr w:type="spellStart"/>
      <w:r>
        <w:t>AICc</w:t>
      </w:r>
      <w:proofErr w:type="spellEnd"/>
      <w:r>
        <w:t xml:space="preserve"> values </w:t>
      </w:r>
      <w:r w:rsidR="0075440D">
        <w:t xml:space="preserve">are </w:t>
      </w:r>
      <w:r>
        <w:t>considered to have better performance.</w:t>
      </w:r>
      <w:r w:rsidR="00DA72A4">
        <w:t xml:space="preserve"> </w:t>
      </w:r>
      <w:r w:rsidR="0072442B">
        <w:t>F</w:t>
      </w:r>
      <w:r w:rsidR="00253218">
        <w:t xml:space="preserve">or a given time series, the </w:t>
      </w:r>
      <w:r w:rsidR="005907DA">
        <w:t xml:space="preserve">DSD </w:t>
      </w:r>
      <w:r w:rsidR="00997D87">
        <w:t xml:space="preserve">algorithm </w:t>
      </w:r>
      <w:r w:rsidR="00253218">
        <w:t xml:space="preserve">produces a set of top performing break point combinations for cases in which model fits produce equivalent </w:t>
      </w:r>
      <w:proofErr w:type="spellStart"/>
      <w:r w:rsidR="00253218">
        <w:t>AICc</w:t>
      </w:r>
      <w:proofErr w:type="spellEnd"/>
      <w:r w:rsidR="00253218">
        <w:t xml:space="preserve"> values (i.e. within 2 units of the best-performing fit</w:t>
      </w:r>
      <w:r w:rsidR="00D742AD">
        <w:t xml:space="preserve">; </w:t>
      </w:r>
      <w:r w:rsidR="00997D87">
        <w:fldChar w:fldCharType="begin"/>
      </w:r>
      <w:ins w:id="48" w:author="Christie Bahlai" w:date="2019-10-10T09:35:00Z">
        <w:r w:rsidR="00B40C6D">
          <w:instrText xml:space="preserve"> ADDIN ZOTERO_ITEM CSL_CITATION {"citationID":"KFfx5xQc","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del w:id="49" w:author="Christie Bahlai" w:date="2019-10-10T09:35:00Z">
        <w:r w:rsidR="00247AF9" w:rsidDel="00B40C6D">
          <w:delInstrText xml:space="preserve"> ADDIN ZOTERO_ITEM CSL_CITATION {"citationID":"KFfx5xQc","properties":{"formattedCitation":"[35]","plainCitation":"[35]","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delInstrText>
        </w:r>
      </w:del>
      <w:r w:rsidR="00997D87">
        <w:fldChar w:fldCharType="separate"/>
      </w:r>
      <w:r w:rsidR="00247AF9" w:rsidRPr="00247AF9">
        <w:rPr>
          <w:rFonts w:ascii="Calibri" w:hAnsi="Calibri" w:cs="Calibri"/>
        </w:rPr>
        <w:t>[35]</w:t>
      </w:r>
      <w:r w:rsidR="00997D87">
        <w:fldChar w:fldCharType="end"/>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 xml:space="preserve">the relative variable importance method </w:t>
      </w:r>
      <w:r w:rsidR="00757994">
        <w:fldChar w:fldCharType="begin"/>
      </w:r>
      <w:ins w:id="50" w:author="Christie Bahlai" w:date="2019-10-10T09:35:00Z">
        <w:r w:rsidR="00B40C6D">
          <w:instrText xml:space="preserve"> ADDIN ZOTERO_ITEM CSL_CITATION {"citationID":"rDdG5sSt","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del w:id="51" w:author="Christie Bahlai" w:date="2019-10-10T09:35:00Z">
        <w:r w:rsidR="00247AF9" w:rsidDel="00B40C6D">
          <w:delInstrText xml:space="preserve"> ADDIN ZOTERO_ITEM CSL_CITATION {"citationID":"rDdG5sSt","properties":{"formattedCitation":"[35]","plainCitation":"[35]","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delInstrText>
        </w:r>
      </w:del>
      <w:r w:rsidR="00757994">
        <w:fldChar w:fldCharType="separate"/>
      </w:r>
      <w:r w:rsidR="00247AF9" w:rsidRPr="00247AF9">
        <w:rPr>
          <w:rFonts w:ascii="Calibri" w:hAnsi="Calibri" w:cs="Calibri"/>
        </w:rPr>
        <w:t>[35]</w:t>
      </w:r>
      <w:r w:rsidR="00757994">
        <w:fldChar w:fldCharType="end"/>
      </w:r>
      <w:r w:rsidR="00DA72A4">
        <w:t xml:space="preserve">. </w:t>
      </w:r>
      <w:r w:rsidR="008D5DD0">
        <w:t>W</w:t>
      </w:r>
      <w:r w:rsidR="00DA72A4">
        <w:t xml:space="preserve">e compute the Akaike weight </w:t>
      </w:r>
      <w:proofErr w:type="spellStart"/>
      <w:proofErr w:type="gramStart"/>
      <w:r w:rsidR="00DA72A4" w:rsidRPr="000237F7">
        <w:rPr>
          <w:i/>
        </w:rPr>
        <w:t>w</w:t>
      </w:r>
      <w:r w:rsidR="00DA72A4">
        <w:rPr>
          <w:vertAlign w:val="subscript"/>
        </w:rPr>
        <w:t>i</w:t>
      </w:r>
      <w:proofErr w:type="spellEnd"/>
      <w:r w:rsidR="00DA72A4">
        <w:rPr>
          <w:vertAlign w:val="subscript"/>
        </w:rPr>
        <w:t xml:space="preserve"> </w:t>
      </w:r>
      <w:r w:rsidR="006D2307">
        <w:rPr>
          <w:vertAlign w:val="subscript"/>
        </w:rPr>
        <w:t xml:space="preserve"> </w:t>
      </w:r>
      <w:r w:rsidR="006D2307">
        <w:t>(</w:t>
      </w:r>
      <w:proofErr w:type="gramEnd"/>
      <w:r w:rsidR="006D2307">
        <w:t xml:space="preserve">a measure of the relative likelihood of a break point combination, given the data and the set of break point combinations being tested)  </w:t>
      </w:r>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r w:rsidR="008C369E">
        <w:t xml:space="preserve">. Commonly used in model averaging, the </w:t>
      </w:r>
      <w:r w:rsidR="008C369E" w:rsidRPr="000237F7">
        <w:rPr>
          <w:i/>
        </w:rPr>
        <w:t>w</w:t>
      </w:r>
      <w:r w:rsidR="008C369E">
        <w:rPr>
          <w:vertAlign w:val="subscript"/>
        </w:rPr>
        <w:t>1</w:t>
      </w:r>
      <w:r w:rsidR="00757994" w:rsidRPr="00CC0E99">
        <w:t>,</w:t>
      </w:r>
      <w:r w:rsidR="00757994">
        <w:rPr>
          <w:vertAlign w:val="subscript"/>
        </w:rPr>
        <w:t xml:space="preserve"> </w:t>
      </w:r>
      <w:r w:rsidR="008C369E" w:rsidRPr="000237F7">
        <w:rPr>
          <w:i/>
        </w:rPr>
        <w:t>w</w:t>
      </w:r>
      <w:r w:rsidR="008C369E">
        <w:rPr>
          <w:vertAlign w:val="subscript"/>
        </w:rPr>
        <w:t>2</w:t>
      </w:r>
      <w:r w:rsidR="00757994" w:rsidRPr="00CC0E99">
        <w:t>,</w:t>
      </w:r>
      <w:r w:rsidR="00757994">
        <w:t>…</w:t>
      </w:r>
      <w:r w:rsidR="00DA72A4">
        <w:t xml:space="preserve"> </w:t>
      </w:r>
      <w:proofErr w:type="spellStart"/>
      <w:r w:rsidR="008C369E" w:rsidRPr="000237F7">
        <w:rPr>
          <w:i/>
        </w:rPr>
        <w:t>w</w:t>
      </w:r>
      <w:r w:rsidR="00757994">
        <w:rPr>
          <w:vertAlign w:val="subscript"/>
        </w:rPr>
        <w:t>n</w:t>
      </w:r>
      <w:proofErr w:type="spellEnd"/>
      <w:r w:rsidR="008C369E">
        <w:rPr>
          <w:vertAlign w:val="subscript"/>
        </w:rPr>
        <w:t xml:space="preserve"> </w:t>
      </w:r>
      <w:r w:rsidR="00757994" w:rsidRPr="00CC0E99">
        <w:t xml:space="preserve"> are </w:t>
      </w:r>
      <w:r w:rsidR="00757994">
        <w:t xml:space="preserve">interpreted as the respective conditional probabilities for each model in a set of </w:t>
      </w:r>
      <w:r w:rsidR="00757994" w:rsidRPr="00CC0E99">
        <w:rPr>
          <w:i/>
        </w:rPr>
        <w:t>n</w:t>
      </w:r>
      <w:r w:rsidR="00757994">
        <w:t xml:space="preserve"> models </w:t>
      </w:r>
      <w:r w:rsidR="00757994">
        <w:fldChar w:fldCharType="begin"/>
      </w:r>
      <w:ins w:id="52" w:author="Christie Bahlai" w:date="2019-10-10T09:35:00Z">
        <w:r w:rsidR="00B40C6D">
          <w:instrText xml:space="preserve"> ADDIN ZOTERO_ITEM CSL_CITATION {"citationID":"u2dzvEQ5","properties":{"formattedCitation":"[36]","plainCitation":"[36]","noteIndex":0},"citationItems":[{"id":1812,"uris":["http://zotero.org/users/3015424/items/7MLRL8WC"],"uri":["http://zotero.org/users/3015424/items/7MLRL8WC"],"itemData":{"id":1812,"type":"article-journal","title":"AIC model selection using Akaike weights","container-title":"Psychonomic Bulletin &amp; Review","page":"192-196","volume":"11","issue":"1","abstract":"The Akaike information criterion (AIC; Akaike, 1973) is a popular method for comparing the adequacy of multiple, possibly nonnested models. Current practice in cognitive psychology is to accept a single model on the basis of only the “raw” AIC values, making it difficult to unambiguously interpret the observed AIC differences in terms of a continuous measure such as probability. Here we demonstrate that AIC values can be easily transformed to so-called Akaike weights (e.g., Akaike, 1978, 1979; Bozdogan, 1987; Burnham &amp; Anderson, 2002), which can be directly interpreted as conditional probabilities for each model. We show by example how these Akaike weights can greatly facilitate the interpretation of the results of AIC model comparison procedures.","DOI":"10.3758/BF03206482","ISSN":"1531-5320","journalAbbreviation":"Psychonomic Bulletin &amp; Review","author":[{"family":"Wagenmakers","given":"Eric-Jan"},{"family":"Farrell","given":"Simon"}],"issued":{"date-parts":[["2004",2,1]]}}}],"schema":"https://github.com/citation-style-language/schema/raw/master/csl-citation.json"} </w:instrText>
        </w:r>
      </w:ins>
      <w:del w:id="53" w:author="Christie Bahlai" w:date="2019-10-10T09:35:00Z">
        <w:r w:rsidR="00247AF9" w:rsidDel="00B40C6D">
          <w:delInstrText xml:space="preserve"> ADDIN ZOTERO_ITEM CSL_CITATION {"citationID":"u2dzvEQ5","properties":{"formattedCitation":"[36]","plainCitation":"[36]","noteIndex":0},"citationItems":[{"id":2215,"uris":["http://zotero.org/users/3015424/items/7MLRL8WC"],"uri":["http://zotero.org/users/3015424/items/7MLRL8WC"],"itemData":{"id":2215,"type":"article-journal","title":"AIC model selection using Akaike weights","container-title":"Psychonomic Bulletin &amp; Review","page":"192-196","volume":"11","issue":"1","abstract":"The Akaike information criterion (AIC; Akaike, 1973) is a popular method for comparing the adequacy of multiple, possibly nonnested models. Current practice in cognitive psychology is to accept a single model on the basis of only the “raw” AIC values, making it difficult to unambiguously interpret the observed AIC differences in terms of a continuous measure such as probability. Here we demonstrate that AIC values can be easily transformed to so-called Akaike weights (e.g., Akaike, 1978, 1979; Bozdogan, 1987; Burnham &amp; Anderson, 2002), which can be directly interpreted as conditional probabilities for each model. We show by example how these Akaike weights can greatly facilitate the interpretation of the results of AIC model comparison procedures.","DOI":"10.3758/BF03206482","ISSN":"1531-5320","journalAbbreviation":"Psychonomic Bulletin &amp; Review","author":[{"family":"Wagenmakers","given":"Eric-Jan"},{"family":"Farrell","given":"Simon"}],"issued":{"date-parts":[["2004",2,1]]}}}],"schema":"https://github.com/citation-style-language/schema/raw/master/csl-citation.json"} </w:delInstrText>
        </w:r>
      </w:del>
      <w:r w:rsidR="00757994">
        <w:fldChar w:fldCharType="separate"/>
      </w:r>
      <w:r w:rsidR="00247AF9" w:rsidRPr="00247AF9">
        <w:rPr>
          <w:rFonts w:ascii="Calibri" w:hAnsi="Calibri" w:cs="Calibri"/>
        </w:rPr>
        <w:t>[36]</w:t>
      </w:r>
      <w:r w:rsidR="00757994">
        <w:fldChar w:fldCharType="end"/>
      </w:r>
      <w:r w:rsidR="00757994">
        <w:t xml:space="preserve">. Break weight </w:t>
      </w:r>
      <w:r w:rsidR="00BD5B39">
        <w:t xml:space="preserve">(i.e., </w:t>
      </w:r>
      <w:r w:rsidR="00F63325">
        <w:t xml:space="preserve">relative </w:t>
      </w:r>
      <w:r w:rsidR="00757994">
        <w:t xml:space="preserve">variable importance, </w:t>
      </w:r>
      <w:proofErr w:type="spellStart"/>
      <w:r w:rsidR="00757994" w:rsidRPr="00CC0E99">
        <w:rPr>
          <w:i/>
        </w:rPr>
        <w:t>sensu</w:t>
      </w:r>
      <w:proofErr w:type="spellEnd"/>
      <w:r w:rsidR="00757994">
        <w:t xml:space="preserve"> </w:t>
      </w:r>
      <w:r w:rsidR="00997D87">
        <w:fldChar w:fldCharType="begin"/>
      </w:r>
      <w:ins w:id="54" w:author="Christie Bahlai" w:date="2019-10-10T09:35:00Z">
        <w:r w:rsidR="00B40C6D">
          <w:instrText xml:space="preserve"> ADDIN ZOTERO_ITEM CSL_CITATION {"citationID":"XXJbKUaM","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del w:id="55" w:author="Christie Bahlai" w:date="2019-10-10T09:35:00Z">
        <w:r w:rsidR="00247AF9" w:rsidDel="00B40C6D">
          <w:delInstrText xml:space="preserve"> ADDIN ZOTERO_ITEM CSL_CITATION {"citationID":"XXJbKUaM","properties":{"formattedCitation":"[35]","plainCitation":"[35]","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delInstrText>
        </w:r>
      </w:del>
      <w:r w:rsidR="00997D87">
        <w:fldChar w:fldCharType="separate"/>
      </w:r>
      <w:r w:rsidR="00247AF9" w:rsidRPr="00247AF9">
        <w:rPr>
          <w:rFonts w:ascii="Calibri" w:hAnsi="Calibri" w:cs="Calibri"/>
        </w:rPr>
        <w:t>[35]</w:t>
      </w:r>
      <w:r w:rsidR="00997D87">
        <w:fldChar w:fldCharType="end"/>
      </w:r>
      <w:r w:rsidR="00757994">
        <w:t>) is computed as</w:t>
      </w:r>
      <w:r w:rsidR="00DA72A4">
        <w:t xml:space="preserve"> </w:t>
      </w:r>
      <w:r w:rsidR="00F63325">
        <w:t xml:space="preserve">the </w:t>
      </w:r>
      <w:r w:rsidR="00DA72A4">
        <w:t>sum</w:t>
      </w:r>
      <w:r w:rsidR="004628BA">
        <w:t xml:space="preserve"> </w:t>
      </w:r>
      <w:r w:rsidR="00757994">
        <w:t xml:space="preserve">of </w:t>
      </w:r>
      <w:r w:rsidR="00DA72A4">
        <w:t xml:space="preserve">the Akaike weights </w:t>
      </w:r>
      <w:r w:rsidR="0087290C">
        <w:t>for</w:t>
      </w:r>
      <w:r w:rsidR="00DA72A4">
        <w:t xml:space="preserve"> all break point combinations</w:t>
      </w:r>
      <w:r w:rsidR="00757994">
        <w:t>, where that break point appears</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p>
    <w:p w14:paraId="24E52C58" w14:textId="5E4440E6" w:rsidR="00493C01" w:rsidRPr="00DA72A4" w:rsidRDefault="004628BA" w:rsidP="004628BA">
      <w:r>
        <w:t xml:space="preserve">We selected </w:t>
      </w:r>
      <w:proofErr w:type="spellStart"/>
      <w:r>
        <w:t>AICc</w:t>
      </w:r>
      <w:proofErr w:type="spellEnd"/>
      <w:r>
        <w:t xml:space="preserve"> as our information criterion for model selection within the </w:t>
      </w:r>
      <w:r w:rsidR="005907DA">
        <w:t xml:space="preserve">DSD </w:t>
      </w:r>
      <w:r w:rsidR="00997D87">
        <w:t xml:space="preserve">algorithm </w:t>
      </w:r>
      <w:r>
        <w:t xml:space="preserve">because it </w:t>
      </w:r>
      <w:r w:rsidR="001C26AC">
        <w:t xml:space="preserve">provides </w:t>
      </w:r>
      <w:r>
        <w:t xml:space="preserve">a balance of </w:t>
      </w:r>
      <w:r w:rsidR="00E70BD0">
        <w:t xml:space="preserve">specificity </w:t>
      </w:r>
      <w:r>
        <w:t>and sensitivity</w:t>
      </w:r>
      <w:r w:rsidR="001C26AC">
        <w:t>.</w:t>
      </w:r>
      <w:r>
        <w:t xml:space="preserve"> </w:t>
      </w:r>
      <w:r w:rsidR="001C26AC">
        <w:t>H</w:t>
      </w:r>
      <w:r>
        <w:t xml:space="preserve">owever, we also completed a parallel analysis with an identical procedure using AIC as the information criterion for decision-making, which is documented in </w:t>
      </w:r>
      <w:r w:rsidR="001C26AC">
        <w:t xml:space="preserve">Appendix </w:t>
      </w:r>
      <w:r w:rsidR="006B3E8D">
        <w:t>S1</w:t>
      </w:r>
      <w:r>
        <w:t>.</w:t>
      </w:r>
      <w:r w:rsidR="00417B9D">
        <w:t xml:space="preserve"> </w:t>
      </w:r>
      <w:proofErr w:type="spellStart"/>
      <w:r w:rsidR="006B7574">
        <w:t>AICc</w:t>
      </w:r>
      <w:proofErr w:type="spellEnd"/>
      <w:r w:rsidR="006B7574">
        <w:t xml:space="preserve"> is a function of AIC with a correction for small sample bias, which is appropriate </w:t>
      </w:r>
      <w:r w:rsidR="001C26AC">
        <w:t xml:space="preserve">for </w:t>
      </w:r>
      <w:r w:rsidR="006B7574">
        <w:t>the sample sizes typical to contemporary population time series</w:t>
      </w:r>
      <w:bookmarkStart w:id="56" w:name="_GoBack"/>
      <w:bookmarkEnd w:id="56"/>
      <w:r w:rsidR="006B7574">
        <w:t xml:space="preserve">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ins w:id="57" w:author="Christie Bahlai" w:date="2019-10-10T09:35:00Z">
        <w:r w:rsidR="00B40C6D">
          <w:instrText xml:space="preserve"> ADDIN ZOTERO_ITEM CSL_CITATION {"citationID":"9kUvnk8K","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del w:id="58" w:author="Christie Bahlai" w:date="2019-10-10T09:35:00Z">
        <w:r w:rsidR="00247AF9" w:rsidDel="00B40C6D">
          <w:delInstrText xml:space="preserve"> ADDIN ZOTERO_ITEM CSL_CITATION {"citationID":"9kUvnk8K","properties":{"formattedCitation":"[35]","plainCitation":"[35]","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delInstrText>
        </w:r>
      </w:del>
      <w:r w:rsidR="001C26AC">
        <w:fldChar w:fldCharType="separate"/>
      </w:r>
      <w:r w:rsidR="00247AF9" w:rsidRPr="00247AF9">
        <w:rPr>
          <w:rFonts w:ascii="Calibri" w:hAnsi="Calibri" w:cs="Calibri"/>
        </w:rPr>
        <w:t>[35]</w:t>
      </w:r>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 xml:space="preserve">when increased </w:t>
      </w:r>
      <w:r w:rsidR="00997D87">
        <w:t xml:space="preserve">algorithmic </w:t>
      </w:r>
      <w:r w:rsidR="006B7574">
        <w:t>sensitivity to dynamic shifts is desired.</w:t>
      </w:r>
    </w:p>
    <w:p w14:paraId="06E2E117" w14:textId="6C6F3554" w:rsidR="00493C01" w:rsidRDefault="00493C01" w:rsidP="00493C01">
      <w:r>
        <w:t xml:space="preserve">The </w:t>
      </w:r>
      <w:r w:rsidR="005907DA">
        <w:t xml:space="preserve">DSD </w:t>
      </w:r>
      <w:r w:rsidR="00997D87">
        <w:t xml:space="preserve">algorithm </w:t>
      </w:r>
      <w:r>
        <w:t xml:space="preserve">is implemented as a series of R functions to enable a user to quickly generate a </w:t>
      </w:r>
      <w:r w:rsidR="00417B9D">
        <w:t>list of potential break points for a population time series dataset</w:t>
      </w:r>
      <w:r>
        <w:t xml:space="preserve">. The </w:t>
      </w:r>
      <w:r w:rsidR="00997D87">
        <w:t xml:space="preserve">algorithm </w:t>
      </w:r>
      <w:r>
        <w:t xml:space="preserve">(and all subsequent simulations and case studies) were scripted and run in R Version 3.3.3 </w:t>
      </w:r>
      <w:r>
        <w:fldChar w:fldCharType="begin"/>
      </w:r>
      <w:ins w:id="59" w:author="Christie Bahlai" w:date="2019-10-10T09:35:00Z">
        <w:r w:rsidR="00B40C6D">
          <w:instrText xml:space="preserve"> ADDIN ZOTERO_ITEM CSL_CITATION {"citationID":"a262g9b99h5","properties":{"formattedCitation":"[37]","plainCitation":"[37]","noteIndex":0},"citationItems":[{"id":1781,"uris":["http://zotero.org/users/3015424/items/SWFJ2EDN"],"uri":["http://zotero.org/users/3015424/items/SWFJ2EDN"],"itemData":{"id":1781,"type":"article-journal","title":"R: A Language and Environment for Statistical Computing 3.3.3","container-title":"R Foundation for Statistical Computing","URL":"http://www.R-project.org","ISSN":"3-900051-07-0","title-short":"R: A Language and Environment for Statistical Computing 3.0.3","author":[{"literal":"R Development Core Team"}],"issued":{"date-parts":[["2017"]]}}}],"schema":"https://github.com/citation-style-language/schema/raw/master/csl-citation.json"} </w:instrText>
        </w:r>
      </w:ins>
      <w:del w:id="60" w:author="Christie Bahlai" w:date="2019-10-10T09:35:00Z">
        <w:r w:rsidR="00247AF9" w:rsidDel="00B40C6D">
          <w:delInstrText xml:space="preserve"> ADDIN ZOTERO_ITEM CSL_CITATION {"citationID":"a262g9b99h5","properties":{"formattedCitation":"[37]","plainCitation":"[3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title-short":"R: A Language and Environment for Statistical Computing 3.0.3","author":[{"literal":"R Development Core Team"}],"issued":{"date-parts":[["2017"]]}}}],"schema":"https://github.com/citation-style-language/schema/raw/master/csl-citation.json"} </w:delInstrText>
        </w:r>
      </w:del>
      <w:r>
        <w:fldChar w:fldCharType="separate"/>
      </w:r>
      <w:r w:rsidR="00247AF9" w:rsidRPr="00247AF9">
        <w:rPr>
          <w:rFonts w:ascii="Calibri" w:hAnsi="Calibri" w:cs="Calibri"/>
        </w:rPr>
        <w:t>[37]</w:t>
      </w:r>
      <w:r>
        <w:fldChar w:fldCharType="end"/>
      </w:r>
      <w:r>
        <w:t xml:space="preserve">. </w:t>
      </w:r>
      <w:ins w:id="61" w:author="Christie Bahlai" w:date="2019-10-10T09:28:00Z">
        <w:r w:rsidR="00015144">
          <w:t>For fi</w:t>
        </w:r>
      </w:ins>
      <w:ins w:id="62" w:author="Christie Bahlai" w:date="2019-10-10T09:29:00Z">
        <w:r w:rsidR="00015144">
          <w:t xml:space="preserve">tting the Ricker model, we used </w:t>
        </w:r>
      </w:ins>
      <w:ins w:id="63" w:author="Christie Bahlai" w:date="2019-10-10T09:34:00Z">
        <w:r w:rsidR="00B40C6D">
          <w:t xml:space="preserve">the </w:t>
        </w:r>
        <w:r w:rsidR="00B40C6D" w:rsidRPr="00B40C6D">
          <w:t>Levenberg-Marquardt nonlinear least-squares algorithm</w:t>
        </w:r>
        <w:r w:rsidR="00B40C6D">
          <w:t xml:space="preserve"> as implemented in the package </w:t>
        </w:r>
        <w:proofErr w:type="spellStart"/>
        <w:r w:rsidR="00B40C6D">
          <w:t>minpack.LM</w:t>
        </w:r>
        <w:proofErr w:type="spellEnd"/>
        <w:r w:rsidR="00B40C6D">
          <w:t xml:space="preserve"> </w:t>
        </w:r>
      </w:ins>
      <w:ins w:id="64" w:author="Christie Bahlai" w:date="2019-10-10T09:35:00Z">
        <w:r w:rsidR="00B40C6D">
          <w:fldChar w:fldCharType="begin"/>
        </w:r>
        <w:r w:rsidR="00B40C6D">
          <w:instrText xml:space="preserve"> ADDIN ZOTERO_ITEM CSL_CITATION {"citationID":"z7WFxfAD","properties":{"formattedCitation":"[38]","plainCitation":"[38]","noteIndex":0},"citationItems":[{"id":1763,"uris":["http://zotero.org/users/3015424/items/FUX9M2CW"],"uri":["http://zotero.org/users/3015424/items/FUX9M2CW"],"itemData":{"id":1763,"type":"book","title":"minpack. lm: R Interface to the Levenberg-Marquardt Nonlinear Least-Squares Algorithm Found in MINPACK","collection-title":"R package version 1.2-1","version":"1.2-1","title-short":"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ins>
      <w:r w:rsidR="00B40C6D">
        <w:fldChar w:fldCharType="separate"/>
      </w:r>
      <w:ins w:id="65" w:author="Christie Bahlai" w:date="2019-10-10T09:35:00Z">
        <w:r w:rsidR="00B40C6D" w:rsidRPr="00B40C6D">
          <w:rPr>
            <w:rFonts w:ascii="Calibri" w:hAnsi="Calibri" w:cs="Calibri"/>
            <w:rPrChange w:id="66" w:author="Christie Bahlai" w:date="2019-10-10T09:35:00Z">
              <w:rPr/>
            </w:rPrChange>
          </w:rPr>
          <w:t>[38]</w:t>
        </w:r>
        <w:r w:rsidR="00B40C6D">
          <w:fldChar w:fldCharType="end"/>
        </w:r>
      </w:ins>
      <w:ins w:id="67" w:author="Christie Bahlai" w:date="2019-10-10T09:34:00Z">
        <w:r w:rsidR="00B40C6D">
          <w:t xml:space="preserve">. </w:t>
        </w:r>
      </w:ins>
      <w:r>
        <w:t xml:space="preserve">All data manipulations, analyses and figure scripts, including the complete development history, are publicly available in a Github repository at </w:t>
      </w:r>
      <w:hyperlink r:id="rId7" w:history="1">
        <w:r w:rsidR="00C57D32" w:rsidRPr="00C57D32">
          <w:rPr>
            <w:color w:val="0000FF"/>
            <w:u w:val="single"/>
          </w:rPr>
          <w:t>https://github.com/cbahlai/dynamic_shift_detector</w:t>
        </w:r>
      </w:hyperlink>
      <w:r w:rsidR="00247AF9">
        <w:rPr>
          <w:color w:val="0000FF"/>
          <w:u w:val="single"/>
        </w:rPr>
        <w:t xml:space="preserve"> </w:t>
      </w:r>
      <w:r w:rsidR="00247AF9">
        <w:rPr>
          <w:color w:val="0000FF"/>
          <w:u w:val="single"/>
        </w:rPr>
        <w:fldChar w:fldCharType="begin"/>
      </w:r>
      <w:ins w:id="68" w:author="Christie Bahlai" w:date="2019-10-10T09:35:00Z">
        <w:r w:rsidR="00B40C6D">
          <w:rPr>
            <w:color w:val="0000FF"/>
            <w:u w:val="single"/>
          </w:rPr>
          <w:instrText xml:space="preserve"> ADDIN ZOTERO_ITEM CSL_CITATION {"citationID":"nJ0RIOqu","properties":{"formattedCitation":"[39]","plainCitation":"[39]","noteIndex":0},"citationItems":[{"id":1805,"uris":["http://zotero.org/users/3015424/items/XBUW6QYE"],"uri":["http://zotero.org/users/3015424/items/XBUW6QYE"],"itemData":{"id":1805,"type":"article","title":"cbahlai/dynamic_shift_detector: The Dynamic Shift Detector","publisher":"Zenodo","source":"DataCite","abstract":"Functions and simulations for the Dynamic Shift Detector, an information-theoretic tool for identifying shifts in population time series data","URL":"https://zenodo.org/record/3368486","note":"DOI: 10.5281/zenodo.3368486","title-short":"cbahlai/dynamic_shift_detector","author":[{"family":"Bahlai","given":"Christie"}],"issued":{"date-parts":[["2019",8,14]]},"accessed":{"date-parts":[["2019",8,15]]}}}],"schema":"https://github.com/citation-style-language/schema/raw/master/csl-citation.json"} </w:instrText>
        </w:r>
      </w:ins>
      <w:del w:id="69" w:author="Christie Bahlai" w:date="2019-10-10T09:35:00Z">
        <w:r w:rsidR="00247AF9" w:rsidDel="00B40C6D">
          <w:rPr>
            <w:color w:val="0000FF"/>
            <w:u w:val="single"/>
          </w:rPr>
          <w:delInstrText xml:space="preserve"> ADDIN ZOTERO_ITEM CSL_CITATION {"citationID":"nJ0RIOqu","properties":{"formattedCitation":"[38]","plainCitation":"[38]","noteIndex":0},"citationItems":[{"id":2225,"uris":["http://zotero.org/users/3015424/items/XBUW6QYE"],"uri":["http://zotero.org/users/3015424/items/XBUW6QYE"],"itemData":{"id":2225,"type":"article","title":"cbahlai/dynamic_shift_detector: The Dynamic Shift Detector","publisher":"Zenodo","source":"DataCite","abstract":"Functions and simulations for the Dynamic Shift Detector, an information-theoretic tool for identifying shifts in population time series data","URL":"https://zenodo.org/record/3368486","note":"DOI: 10.5281/zenodo.3368486","title-short":"cbahlai/dynamic_shift_detector","author":[{"family":"Bahlai","given":"Christie"}],"issued":{"date-parts":[["2019",8,14]]},"accessed":{"date-parts":[["2019",8,15]]}}}],"schema":"https://github.com/citation-style-language/schema/raw/master/csl-citation.json"} </w:delInstrText>
        </w:r>
      </w:del>
      <w:r w:rsidR="00247AF9">
        <w:rPr>
          <w:color w:val="0000FF"/>
          <w:u w:val="single"/>
        </w:rPr>
        <w:fldChar w:fldCharType="separate"/>
      </w:r>
      <w:ins w:id="70" w:author="Christie Bahlai" w:date="2019-10-10T09:35:00Z">
        <w:r w:rsidR="00B40C6D" w:rsidRPr="00B40C6D">
          <w:rPr>
            <w:rFonts w:ascii="Calibri" w:hAnsi="Calibri" w:cs="Calibri"/>
            <w:rPrChange w:id="71" w:author="Christie Bahlai" w:date="2019-10-10T09:35:00Z">
              <w:rPr/>
            </w:rPrChange>
          </w:rPr>
          <w:t>[39]</w:t>
        </w:r>
      </w:ins>
      <w:del w:id="72" w:author="Christie Bahlai" w:date="2019-10-10T09:35:00Z">
        <w:r w:rsidR="00247AF9" w:rsidRPr="00B40C6D" w:rsidDel="00B40C6D">
          <w:rPr>
            <w:rPrChange w:id="73" w:author="Christie Bahlai" w:date="2019-10-10T09:35:00Z">
              <w:rPr>
                <w:rFonts w:ascii="Calibri" w:hAnsi="Calibri" w:cs="Calibri"/>
              </w:rPr>
            </w:rPrChange>
          </w:rPr>
          <w:delText>[38]</w:delText>
        </w:r>
      </w:del>
      <w:r w:rsidR="00247AF9">
        <w:rPr>
          <w:color w:val="0000FF"/>
          <w:u w:val="single"/>
        </w:rPr>
        <w:fldChar w:fldCharType="end"/>
      </w:r>
      <w:r w:rsidR="00C57D32">
        <w:t xml:space="preserve">. </w:t>
      </w:r>
      <w:r>
        <w:t xml:space="preserve">We summarize the role of each function </w:t>
      </w:r>
      <w:r w:rsidR="0027575D">
        <w:t xml:space="preserve">used in the </w:t>
      </w:r>
      <w:r w:rsidR="00997D87">
        <w:t xml:space="preserve">algorithm </w:t>
      </w:r>
      <w:r w:rsidR="008F7A31">
        <w:t>with</w:t>
      </w:r>
      <w:r w:rsidR="006B3E8D">
        <w:t>in Appendix S2</w:t>
      </w:r>
      <w:r>
        <w:t>.</w:t>
      </w:r>
    </w:p>
    <w:p w14:paraId="487F6BA0" w14:textId="77777777" w:rsidR="00247AF9" w:rsidRDefault="00247AF9" w:rsidP="00493C01">
      <w:pPr>
        <w:rPr>
          <w:b/>
        </w:rPr>
      </w:pPr>
    </w:p>
    <w:p w14:paraId="4283F8AD" w14:textId="77777777" w:rsidR="00247AF9" w:rsidRDefault="00247AF9" w:rsidP="00493C01">
      <w:pPr>
        <w:rPr>
          <w:b/>
        </w:rPr>
      </w:pPr>
    </w:p>
    <w:p w14:paraId="48E1EDBC" w14:textId="5B50B6DC" w:rsidR="00493C01" w:rsidRPr="00B0730D" w:rsidRDefault="00493C01" w:rsidP="00493C01">
      <w:pPr>
        <w:rPr>
          <w:b/>
        </w:rPr>
      </w:pPr>
      <w:r w:rsidRPr="00B0730D">
        <w:rPr>
          <w:b/>
        </w:rPr>
        <w:t>Simulation study</w:t>
      </w:r>
    </w:p>
    <w:p w14:paraId="0A06F1AC" w14:textId="77777777" w:rsidR="006E21FB" w:rsidRDefault="00493C01" w:rsidP="00493C01">
      <w:r>
        <w:t xml:space="preserve">We conducted a series of simulations to test the accuracy </w:t>
      </w:r>
      <w:r w:rsidR="00F6528D">
        <w:t xml:space="preserve">of </w:t>
      </w:r>
      <w:r>
        <w:t xml:space="preserve">the </w:t>
      </w:r>
      <w:r w:rsidR="005907DA">
        <w:t xml:space="preserve">DSD </w:t>
      </w:r>
      <w:r w:rsidR="00997D87">
        <w:t xml:space="preserve">algorithm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w:t>
      </w:r>
      <w:r w:rsidR="00997D87">
        <w:t xml:space="preserve">algorithm </w:t>
      </w:r>
      <w:r w:rsidR="00761009">
        <w:t xml:space="preserve">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proofErr w:type="spellStart"/>
      <w:r w:rsidR="00F6528D" w:rsidRPr="00042E44">
        <w:rPr>
          <w:i/>
        </w:rPr>
        <w:t>r</w:t>
      </w:r>
      <w:r w:rsidR="00F6528D">
        <w:t xml:space="preserve"> </w:t>
      </w:r>
      <w:r w:rsidR="00117610">
        <w:t>at</w:t>
      </w:r>
      <w:proofErr w:type="spellEnd"/>
      <w:r w:rsidR="00117610">
        <w:t xml:space="preserve">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p>
    <w:p w14:paraId="6E6E63A9" w14:textId="77777777" w:rsidR="00785091" w:rsidRDefault="0062727D" w:rsidP="00493C01">
      <w:r>
        <w:t>We</w:t>
      </w:r>
      <w:r w:rsidR="00700FB5">
        <w:t xml:space="preserve"> </w:t>
      </w:r>
      <w:r w:rsidR="00117610">
        <w:t>further</w:t>
      </w:r>
      <w:r>
        <w:t xml:space="preserve"> evaluated how the magnitude of </w:t>
      </w:r>
      <w:r w:rsidR="00400E52">
        <w:t>stochasticity</w:t>
      </w:r>
      <w:r>
        <w:t xml:space="preserve"> in the system (as measured by the</w:t>
      </w:r>
      <w:r w:rsidR="00493C01">
        <w:t xml:space="preserve"> error </w:t>
      </w:r>
      <w:r>
        <w:t>term</w:t>
      </w:r>
      <w:r w:rsidR="00493C01">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t>) influenced</w:t>
      </w:r>
      <w:r w:rsidR="00997D87">
        <w:t xml:space="preserve"> algorithm</w:t>
      </w:r>
      <w:r>
        <w:t xml:space="preserve">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w:t>
      </w:r>
      <w:r w:rsidR="005907DA">
        <w:t>DSD</w:t>
      </w:r>
      <w:r w:rsidR="00400E52">
        <w:t>)</w:t>
      </w:r>
      <w:r w:rsidR="00263647">
        <w:t xml:space="preserve">. </w:t>
      </w:r>
      <w:r w:rsidR="00493C01">
        <w:t xml:space="preserve">For </w:t>
      </w:r>
      <w:r w:rsidR="00400E52">
        <w:t>each annual population size in the simulated dataset</w:t>
      </w:r>
      <w:r w:rsidR="00493C01">
        <w:t>, a random value was selected from a normal curve of mean 0 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p>
    <w:p w14:paraId="1E6A143C" w14:textId="5193AF2C" w:rsidR="00493C01" w:rsidRDefault="00117610" w:rsidP="00493C01">
      <w:r>
        <w:t>We ran these simulations</w:t>
      </w:r>
      <w:r w:rsidR="00700FB5">
        <w:t xml:space="preserve"> </w:t>
      </w:r>
      <w:r>
        <w:t>with all noise</w:t>
      </w:r>
      <w:r w:rsidR="00B1554A">
        <w:t xml:space="preserve"> (</w:t>
      </w:r>
      <m:oMath>
        <m:r>
          <w:rPr>
            <w:rFonts w:ascii="Cambria Math" w:hAnsi="Cambria Math"/>
          </w:rPr>
          <m:t>τ</m:t>
        </m:r>
      </m:oMath>
      <w:r w:rsidR="00B1554A">
        <w:rPr>
          <w:rFonts w:eastAsiaTheme="minorEastAsia"/>
        </w:rPr>
        <w:t>)</w:t>
      </w:r>
      <w:r>
        <w:t xml:space="preserve"> levels</w:t>
      </w:r>
      <w:r w:rsidR="00700FB5">
        <w:t xml:space="preserve"> across all </w:t>
      </w:r>
      <w:r>
        <w:t>percent</w:t>
      </w:r>
      <w:r w:rsidR="00700FB5">
        <w:t xml:space="preserve"> change values for </w:t>
      </w:r>
      <w:r w:rsidR="00700FB5" w:rsidRPr="00DC13D1">
        <w:rPr>
          <w:i/>
        </w:rPr>
        <w:t>r</w:t>
      </w:r>
      <w:r w:rsidR="00700FB5">
        <w:t xml:space="preserve"> and </w:t>
      </w:r>
      <w:r w:rsidR="00700FB5" w:rsidRPr="00DC13D1">
        <w:rPr>
          <w:i/>
        </w:rPr>
        <w:t>K</w:t>
      </w:r>
      <w:r>
        <w:t xml:space="preserve"> (with other parameters held at base values)</w:t>
      </w:r>
      <w:r w:rsidR="00700FB5">
        <w:t xml:space="preserve"> for a total of 50 </w:t>
      </w:r>
      <w:r w:rsidR="00F77E9C">
        <w:t xml:space="preserve">additional </w:t>
      </w:r>
      <w:r w:rsidR="00700FB5">
        <w:t>scenarios (</w:t>
      </w:r>
      <w:r>
        <w:t>five</w:t>
      </w:r>
      <w:r w:rsidR="00700FB5">
        <w:t xml:space="preserve"> percent noise values </w:t>
      </w:r>
      <w:r>
        <w:t xml:space="preserve">with five percent changes in </w:t>
      </w:r>
      <w:r w:rsidRPr="007529B4">
        <w:rPr>
          <w:i/>
        </w:rPr>
        <w:t>r</w:t>
      </w:r>
      <w:r>
        <w:t xml:space="preserve"> and five percent changes in </w:t>
      </w:r>
      <w:r w:rsidRPr="007529B4">
        <w:rPr>
          <w:i/>
        </w:rPr>
        <w:t>K</w:t>
      </w:r>
      <w:r w:rsidR="00700FB5">
        <w:t>). Finally,</w:t>
      </w:r>
      <w:r>
        <w:t xml:space="preserve"> </w:t>
      </w:r>
      <w:r w:rsidR="00700FB5">
        <w:t xml:space="preserve">we tested the impact of time series length by modifying the length of the simulated time series at five-year intervals over a range from 15 – 30 years </w:t>
      </w:r>
      <w:r>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rsidR="00493C01">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rsidR="00493C01">
        <w:t>with 0, 1, 2 and 3</w:t>
      </w:r>
      <w:r w:rsidR="007370A4">
        <w:t xml:space="preserve"> breaks</w:t>
      </w:r>
      <w:r w:rsidR="00B1554A">
        <w:t xml:space="preserve">. Break point locations </w:t>
      </w:r>
      <w:r w:rsidR="00761009">
        <w:t>were randomly selected from within the set of possible time points</w:t>
      </w:r>
      <w:r w:rsidR="00493C01">
        <w:t xml:space="preserve">. </w:t>
      </w:r>
      <w:r w:rsidR="004E1275">
        <w:t xml:space="preserve">In total, we generated </w:t>
      </w:r>
      <w:r w:rsidR="000E0392">
        <w:t>93</w:t>
      </w:r>
      <w:r w:rsidR="00364F78">
        <w:t xml:space="preserve">,572 </w:t>
      </w:r>
      <w:r w:rsidR="004E1275">
        <w:t xml:space="preserve">data sets that we examined with our </w:t>
      </w:r>
      <w:r w:rsidR="005907DA">
        <w:t xml:space="preserve">DSD </w:t>
      </w:r>
      <w:r w:rsidR="00997D87">
        <w:t>algorithm</w:t>
      </w:r>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but simulations for higher numbers of break points in shorter time series occasionally failed</w:t>
      </w:r>
      <w:r w:rsidR="00C57D32">
        <w:t xml:space="preserve"> to converge</w:t>
      </w:r>
      <w:r w:rsidR="00B1554A">
        <w:t xml:space="preserve">; </w:t>
      </w:r>
      <w:r w:rsidR="0043659E">
        <w:t>results for such combinations are not presented</w:t>
      </w:r>
      <w:r w:rsidR="003F728A">
        <w:t>).</w:t>
      </w:r>
    </w:p>
    <w:p w14:paraId="4A7C3025" w14:textId="49C83CAB" w:rsidR="00312392" w:rsidRDefault="00312392" w:rsidP="00493C01">
      <w:r>
        <w:t xml:space="preserve">We </w:t>
      </w:r>
      <w:r w:rsidR="00C25022">
        <w:t xml:space="preserve">evaluated </w:t>
      </w:r>
      <w:r>
        <w:t xml:space="preserve">the </w:t>
      </w:r>
      <w:r w:rsidR="005907DA">
        <w:t xml:space="preserve">DSD </w:t>
      </w:r>
      <w:r w:rsidR="00997D87">
        <w:t xml:space="preserve">algorithm’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 xml:space="preserve">break point combinations whose </w:t>
      </w:r>
      <w:proofErr w:type="spellStart"/>
      <w:r w:rsidR="00772675">
        <w:t>AICc</w:t>
      </w:r>
      <w:proofErr w:type="spellEnd"/>
      <w:r w:rsidR="00772675">
        <w:t xml:space="preserve">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21CC3C4C" w14:textId="534BCE9F" w:rsidR="009C3D6D" w:rsidRPr="009C3D6D" w:rsidRDefault="009C3D6D" w:rsidP="00493C01">
      <w:pPr>
        <w:rPr>
          <w:b/>
          <w:u w:val="single"/>
        </w:rPr>
      </w:pPr>
      <w:r w:rsidRPr="009C3D6D">
        <w:rPr>
          <w:b/>
          <w:u w:val="single"/>
        </w:rPr>
        <w:t>Results</w:t>
      </w:r>
    </w:p>
    <w:p w14:paraId="1E429476" w14:textId="346C5036" w:rsidR="009C3D6D" w:rsidRPr="009C3D6D" w:rsidRDefault="009C3D6D" w:rsidP="00493C01">
      <w:pPr>
        <w:rPr>
          <w:b/>
        </w:rPr>
      </w:pPr>
      <w:r w:rsidRPr="009C3D6D">
        <w:rPr>
          <w:b/>
        </w:rPr>
        <w:lastRenderedPageBreak/>
        <w:t>Simulation Study</w:t>
      </w:r>
    </w:p>
    <w:p w14:paraId="6697162A" w14:textId="0A203C3C" w:rsidR="00493C01" w:rsidRDefault="00B853B2" w:rsidP="00493C01">
      <w:r>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867651">
        <w:t>A</w:t>
      </w:r>
      <w:r w:rsidR="00B321C6">
        <w:t>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5907DA">
        <w:t xml:space="preserve">DSD </w:t>
      </w:r>
      <w:r w:rsidR="001A7FA7">
        <w:t>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5907DA">
        <w:t xml:space="preserve">DSD </w:t>
      </w:r>
      <w:r w:rsidR="00997D87">
        <w:t xml:space="preserve">algorithm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r w:rsidR="00493C01">
        <w:t xml:space="preserve">and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w:t>
      </w:r>
      <w:r w:rsidR="00697843">
        <w:t>nonlinear models</w:t>
      </w:r>
      <w:r w:rsidR="00A001CE">
        <w:t xml:space="preserve"> produce chaotic dynamics </w:t>
      </w:r>
      <w:r w:rsidR="005932CA">
        <w:t xml:space="preserve">with high </w:t>
      </w:r>
      <w:r w:rsidR="00697843">
        <w:t>population growth rates</w:t>
      </w:r>
      <w:r w:rsidR="00E73CB6">
        <w:t xml:space="preserve"> (</w:t>
      </w:r>
      <w:r w:rsidR="00697843">
        <w:t xml:space="preserve">e.g., </w:t>
      </w:r>
      <w:r w:rsidR="00E73CB6">
        <w:t>r &gt; 2.</w:t>
      </w:r>
      <w:r w:rsidR="00A26FD7">
        <w:t>3</w:t>
      </w:r>
      <w:r w:rsidR="00697843">
        <w:t xml:space="preserve"> in the Ricker model</w:t>
      </w:r>
      <w:r w:rsidR="00E73CB6">
        <w:t>)</w:t>
      </w:r>
      <w:r w:rsidR="00182910">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5907DA">
        <w:t xml:space="preserve">DSD </w:t>
      </w:r>
      <w:r w:rsidR="00F63325">
        <w:t xml:space="preserve">algorithm </w:t>
      </w:r>
      <w:r w:rsidR="00493C01">
        <w:t>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cy was also low</w:t>
      </w:r>
      <w:r w:rsidR="001D6CFB">
        <w:t>er</w:t>
      </w:r>
      <w:r w:rsidR="00325D46">
        <w:t xml:space="preserve"> in cases where the number of break points was high relative to the time series length (e.g., </w:t>
      </w:r>
      <w:r w:rsidR="00837331">
        <w:t>20 years and three breaks)</w:t>
      </w:r>
      <w:r w:rsidR="00902F3B">
        <w:t>.</w:t>
      </w:r>
    </w:p>
    <w:p w14:paraId="4A77E940" w14:textId="795AEDA2" w:rsidR="00527036" w:rsidRDefault="00EE1A6B" w:rsidP="00493C01">
      <w:bookmarkStart w:id="74" w:name="_Hlk487717425"/>
      <w:r>
        <w:t>The breakpoint</w:t>
      </w:r>
      <w:r w:rsidR="00527036">
        <w:t xml:space="preserve"> weighting analysis</w:t>
      </w:r>
      <w:r>
        <w:t xml:space="preserve"> revealed</w:t>
      </w:r>
      <w:r w:rsidR="00527036">
        <w:t xml:space="preserve"> that </w:t>
      </w:r>
      <w:r w:rsidR="006B72C6">
        <w:t xml:space="preserve">in </w:t>
      </w:r>
      <w:proofErr w:type="gramStart"/>
      <w:r w:rsidR="006B72C6">
        <w:t>the vast majority of</w:t>
      </w:r>
      <w:proofErr w:type="gramEnd"/>
      <w:r w:rsidR="006B72C6">
        <w:t xml:space="preserve">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t>
      </w:r>
      <w:r w:rsidR="007D78F2">
        <w:t xml:space="preserve">our results suggest the following decision rules to evaluate strength of evidence for a break occurring at a given time point: </w:t>
      </w:r>
      <w:r w:rsidR="0043141D">
        <w:t xml:space="preserve">when a weight of &gt;0.8 is indicated for a break found by the </w:t>
      </w:r>
      <w:r w:rsidR="005907DA">
        <w:t xml:space="preserve">DSD </w:t>
      </w:r>
      <w:r w:rsidR="00F63325">
        <w:t>algorithm</w:t>
      </w:r>
      <w:r w:rsidR="0043141D">
        <w:t xml:space="preserve">,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74"/>
    <w:p w14:paraId="4D6964D6" w14:textId="3C564E04" w:rsidR="00493C01" w:rsidRPr="003A4850" w:rsidRDefault="009106F5" w:rsidP="00493C01">
      <w:r w:rsidRPr="003A4850">
        <w:rPr>
          <w:b/>
          <w:bCs/>
          <w:iCs/>
        </w:rPr>
        <w:t>Case stud</w:t>
      </w:r>
      <w:r w:rsidR="003A4850">
        <w:rPr>
          <w:b/>
          <w:bCs/>
          <w:iCs/>
        </w:rPr>
        <w:t>y applications</w:t>
      </w:r>
    </w:p>
    <w:p w14:paraId="5F4E3EFB" w14:textId="7A64D1B8" w:rsidR="00493C01" w:rsidRDefault="00493C01" w:rsidP="00493C01">
      <w:r>
        <w:t xml:space="preserve">We tested the performance of the </w:t>
      </w:r>
      <w:r w:rsidR="005907DA">
        <w:t xml:space="preserve">DSD </w:t>
      </w:r>
      <w:r w:rsidR="00F63325">
        <w:t xml:space="preserve">algorithm </w:t>
      </w:r>
      <w:r>
        <w:t>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54A0520B"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w:t>
      </w:r>
      <w:proofErr w:type="gramStart"/>
      <w:r>
        <w:t>agriculturally-important</w:t>
      </w:r>
      <w:proofErr w:type="gramEnd"/>
      <w:r>
        <w:t xml:space="preserve">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ins w:id="75" w:author="Christie Bahlai" w:date="2019-10-10T09:35:00Z">
        <w:r w:rsidR="00B40C6D">
          <w:instrText xml:space="preserve"> ADDIN ZOTERO_ITEM CSL_CITATION {"citationID":"aiqcni7gke","properties":{"formattedCitation":"[40\\uc0\\u8211{}42]","plainCitation":"[40–42]","noteIndex":0},"citationItems":[{"id":1080,"uris":["http://zotero.org/users/3015424/items/S54CRNH6"],"uri":["http://zotero.org/users/3015424/items/S54CRNH6"],"itemData":{"id":1080,"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id":153,"uris":["http://zotero.org/users/3015424/items/4JQ8P5MR"],"uri":["http://zotero.org/users/3015424/items/4JQ8P5MR"],"itemData":{"id":153,"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10,"uris":["http://zotero.org/users/3015424/items/FHFEXKMM"],"uri":["http://zotero.org/users/3015424/items/FHFEXKMM"],"itemData":{"id":61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76" w:author="Christie Bahlai" w:date="2019-10-10T09:35:00Z">
        <w:r w:rsidR="000F47FB" w:rsidDel="00B40C6D">
          <w:delInstrText xml:space="preserve"> ADDIN ZOTERO_ITEM CSL_CITATION {"citationID":"aiqcni7gke","properties":{"formattedCitation":"[39\\uc0\\u8211{}41]","plainCitation":"[39–41]","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fldChar w:fldCharType="separate"/>
      </w:r>
      <w:ins w:id="77" w:author="Christie Bahlai" w:date="2019-10-10T09:35:00Z">
        <w:r w:rsidR="00B40C6D" w:rsidRPr="00B40C6D">
          <w:rPr>
            <w:rFonts w:ascii="Calibri" w:hAnsi="Calibri" w:cs="Calibri"/>
            <w:szCs w:val="24"/>
            <w:rPrChange w:id="78" w:author="Christie Bahlai" w:date="2019-10-10T09:35:00Z">
              <w:rPr>
                <w:rFonts w:ascii="Times New Roman" w:hAnsi="Times New Roman" w:cs="Times New Roman"/>
                <w:sz w:val="24"/>
                <w:szCs w:val="24"/>
              </w:rPr>
            </w:rPrChange>
          </w:rPr>
          <w:t>[40–42]</w:t>
        </w:r>
      </w:ins>
      <w:del w:id="79" w:author="Christie Bahlai" w:date="2019-10-10T09:35:00Z">
        <w:r w:rsidR="000F47FB" w:rsidRPr="000F47FB" w:rsidDel="00B40C6D">
          <w:rPr>
            <w:rFonts w:ascii="Calibri" w:hAnsi="Calibri" w:cs="Calibri"/>
            <w:szCs w:val="24"/>
          </w:rPr>
          <w:delText>[39–41]</w:delText>
        </w:r>
      </w:del>
      <w:r>
        <w:fldChar w:fldCharType="end"/>
      </w:r>
      <w:r>
        <w:t xml:space="preserve">.  </w:t>
      </w:r>
    </w:p>
    <w:p w14:paraId="1DCD5FE4" w14:textId="0E2911A3" w:rsidR="00493C01" w:rsidRDefault="00493C01" w:rsidP="00493C01">
      <w:r>
        <w:lastRenderedPageBreak/>
        <w:t>Two break points</w:t>
      </w:r>
      <w:r w:rsidR="0036101F">
        <w:t>,</w:t>
      </w:r>
      <w:r>
        <w:t xml:space="preserve"> one occurring after 2000 and one occurring after 2005</w:t>
      </w:r>
      <w:r w:rsidR="0036101F">
        <w:t>,</w:t>
      </w:r>
      <w:r>
        <w:t xml:space="preserve"> were observed in the </w:t>
      </w:r>
      <w:r w:rsidR="003D7B3C">
        <w:t>top</w:t>
      </w:r>
      <w:r w:rsidR="0010338A">
        <w:t xml:space="preserve"> performing</w:t>
      </w:r>
      <w:r w:rsidR="003D7B3C">
        <w:t xml:space="preserve"> </w:t>
      </w:r>
      <w:r>
        <w:t xml:space="preserve">break point combination (Fig. </w:t>
      </w:r>
      <w:r w:rsidR="008B4B47">
        <w:t xml:space="preserve">3 </w:t>
      </w:r>
      <w:r>
        <w:t>A</w:t>
      </w:r>
      <w:r w:rsidR="00132F8B">
        <w:t xml:space="preserve">, </w:t>
      </w:r>
      <w:proofErr w:type="spellStart"/>
      <w:r w:rsidR="00132F8B">
        <w:t>AICc</w:t>
      </w:r>
      <w:proofErr w:type="spellEnd"/>
      <w:r w:rsidR="00132F8B">
        <w:t>=-18.02</w:t>
      </w:r>
      <w:r>
        <w:t xml:space="preserve">). </w:t>
      </w:r>
      <w:r w:rsidR="003D7B3C">
        <w:t xml:space="preserve">However, the </w:t>
      </w:r>
      <w:r w:rsidR="005907DA">
        <w:t xml:space="preserve">DSD </w:t>
      </w:r>
      <w:r w:rsidR="00F63325">
        <w:t xml:space="preserve">algorithm </w:t>
      </w:r>
      <w:r w:rsidR="003D7B3C">
        <w:t>indicated that two additional break point combinations, a single break after 2000</w:t>
      </w:r>
      <w:r w:rsidR="00132F8B">
        <w:t xml:space="preserve"> (</w:t>
      </w:r>
      <w:proofErr w:type="spellStart"/>
      <w:r w:rsidR="00132F8B">
        <w:t>AICc</w:t>
      </w:r>
      <w:proofErr w:type="spellEnd"/>
      <w:r w:rsidR="00132F8B">
        <w:t>=-17.46)</w:t>
      </w:r>
      <w:r w:rsidR="003D7B3C">
        <w:t>, and a no break series</w:t>
      </w:r>
      <w:r w:rsidR="00132F8B">
        <w:t xml:space="preserve"> (</w:t>
      </w:r>
      <w:proofErr w:type="spellStart"/>
      <w:r w:rsidR="00132F8B">
        <w:t>AICc</w:t>
      </w:r>
      <w:proofErr w:type="spellEnd"/>
      <w:r w:rsidR="00132F8B">
        <w:t>=-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w:t>
      </w:r>
      <w:r w:rsidR="00224AB3">
        <w:t xml:space="preserve">the </w:t>
      </w:r>
      <w:r w:rsidR="0043141D">
        <w:t xml:space="preserve">0.2 and 0.8 decision rules, </w:t>
      </w:r>
      <w:r w:rsidR="00AC02B9">
        <w:t xml:space="preserve">we conclude that there is </w:t>
      </w:r>
      <w:r w:rsidR="00A21FD1">
        <w:t xml:space="preserve">moderately </w:t>
      </w:r>
      <w:r w:rsidR="00AC02B9">
        <w:t xml:space="preserve">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2CD31A8B" w:rsidR="00CB7EEE" w:rsidRDefault="0065187C" w:rsidP="00493C01">
      <w:r>
        <w:t xml:space="preserve">Our </w:t>
      </w:r>
      <w:r w:rsidR="00E067C5">
        <w:t xml:space="preserve">results </w:t>
      </w:r>
      <w:r w:rsidR="00AC02B9">
        <w:t xml:space="preserve">can be explained in the context of the known ecology of this ladybeetle. </w:t>
      </w:r>
      <w:r w:rsidR="00CB7EEE">
        <w:t xml:space="preserve">Dynamics of the ladybeetle invasion appear to be closely coupled with prey availability </w:t>
      </w:r>
      <w:r w:rsidR="00CB7EEE">
        <w:fldChar w:fldCharType="begin"/>
      </w:r>
      <w:ins w:id="80" w:author="Christie Bahlai" w:date="2019-10-10T09:35:00Z">
        <w:r w:rsidR="00B40C6D">
          <w:instrText xml:space="preserve"> ADDIN ZOTERO_ITEM CSL_CITATION {"citationID":"aeo5980lef","properties":{"formattedCitation":"[41,43\\uc0\\u8211{}45]","plainCitation":"[41,43–45]","noteIndex":0},"citationItems":[{"id":997,"uris":["http://zotero.org/users/3015424/items/Q83C5EAQ"],"uri":["http://zotero.org/users/3015424/items/Q83C5EAQ"],"itemData":{"id":997,"type":"article-journal","title":"Population dynamics of Harmonia axyridis and Aphis glycines in Niagara Peninsula soybean fields and vineyards","container-title":"Journal of the Entomological Society of Ontario","page":"27-39","volume":"140","title-short":"Population dynamics of Harmonia axyridis and Aphis glycines in Niagara Peninsula soybean fields and vineyards","author":[{"family":"Bahlai","given":"C. A."},{"family":"Sears","given":"M. K."}],"issued":{"date-parts":[["2009"]]}}},{"id":359,"uris":["http://zotero.org/users/3015424/items/9M3EFWVI"],"uri":["http://zotero.org/users/3015424/items/9M3EFWVI"],"itemData":{"id":359,"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title-short":"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219,"uris":["http://zotero.org/users/3015424/items/63S8PB2U"],"uri":["http://zotero.org/users/3015424/items/63S8PB2U"],"itemData":{"id":219,"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title-short":"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153,"uris":["http://zotero.org/users/3015424/items/4JQ8P5MR"],"uri":["http://zotero.org/users/3015424/items/4JQ8P5MR"],"itemData":{"id":153,"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ins>
      <w:del w:id="81" w:author="Christie Bahlai" w:date="2019-10-10T09:35:00Z">
        <w:r w:rsidR="00247AF9" w:rsidDel="00B40C6D">
          <w:delInstrText xml:space="preserve"> ADDIN ZOTERO_ITEM CSL_CITATION {"citationID":"aeo5980lef","properties":{"formattedCitation":"[40,42\\uc0\\u8211{}44]","plainCitation":"[40,42–44]","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title-short":"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title-short":"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title-short":"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delInstrText>
        </w:r>
      </w:del>
      <w:r w:rsidR="00CB7EEE">
        <w:fldChar w:fldCharType="separate"/>
      </w:r>
      <w:ins w:id="82" w:author="Christie Bahlai" w:date="2019-10-10T09:35:00Z">
        <w:r w:rsidR="00B40C6D" w:rsidRPr="00B40C6D">
          <w:rPr>
            <w:rFonts w:ascii="Calibri" w:hAnsi="Calibri" w:cs="Calibri"/>
            <w:szCs w:val="24"/>
            <w:rPrChange w:id="83" w:author="Christie Bahlai" w:date="2019-10-10T09:35:00Z">
              <w:rPr>
                <w:rFonts w:ascii="Times New Roman" w:hAnsi="Times New Roman" w:cs="Times New Roman"/>
                <w:sz w:val="24"/>
                <w:szCs w:val="24"/>
              </w:rPr>
            </w:rPrChange>
          </w:rPr>
          <w:t>[41,43–45]</w:t>
        </w:r>
      </w:ins>
      <w:del w:id="84" w:author="Christie Bahlai" w:date="2019-10-10T09:35:00Z">
        <w:r w:rsidR="00247AF9" w:rsidRPr="00247AF9" w:rsidDel="00B40C6D">
          <w:rPr>
            <w:rFonts w:ascii="Calibri" w:hAnsi="Calibri" w:cs="Calibri"/>
            <w:szCs w:val="24"/>
          </w:rPr>
          <w:delText>[40,42–44]</w:delText>
        </w:r>
      </w:del>
      <w:r w:rsidR="00CB7EEE">
        <w:fldChar w:fldCharType="end"/>
      </w:r>
      <w:r w:rsidR="00CB7EEE">
        <w:t xml:space="preserve">, which, in turn, is driven by documented pest management practices (neonicotinoid insecticide use; </w:t>
      </w:r>
      <w:r w:rsidR="00CB7EEE">
        <w:fldChar w:fldCharType="begin"/>
      </w:r>
      <w:ins w:id="85" w:author="Christie Bahlai" w:date="2019-10-10T09:35:00Z">
        <w:r w:rsidR="00B40C6D">
          <w:instrText xml:space="preserve"> ADDIN ZOTERO_ITEM CSL_CITATION {"citationID":"T7Lck71G","properties":{"formattedCitation":"[42]","plainCitation":"[42]","noteIndex":0},"citationItems":[{"id":610,"uris":["http://zotero.org/users/3015424/items/FHFEXKMM"],"uri":["http://zotero.org/users/3015424/items/FHFEXKMM"],"itemData":{"id":61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86" w:author="Christie Bahlai" w:date="2019-10-10T09:35:00Z">
        <w:r w:rsidR="00247AF9" w:rsidDel="00B40C6D">
          <w:delInstrText xml:space="preserve"> ADDIN ZOTERO_ITEM CSL_CITATION {"citationID":"T7Lck71G","properties":{"formattedCitation":"[41]","plainCitation":"[41]","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rsidR="00CB7EEE">
        <w:fldChar w:fldCharType="separate"/>
      </w:r>
      <w:ins w:id="87" w:author="Christie Bahlai" w:date="2019-10-10T09:35:00Z">
        <w:r w:rsidR="00B40C6D" w:rsidRPr="00B40C6D">
          <w:rPr>
            <w:rFonts w:ascii="Calibri" w:hAnsi="Calibri" w:cs="Calibri"/>
            <w:rPrChange w:id="88" w:author="Christie Bahlai" w:date="2019-10-10T09:35:00Z">
              <w:rPr/>
            </w:rPrChange>
          </w:rPr>
          <w:t>[42]</w:t>
        </w:r>
      </w:ins>
      <w:del w:id="89" w:author="Christie Bahlai" w:date="2019-10-10T09:35:00Z">
        <w:r w:rsidR="00247AF9" w:rsidRPr="00B40C6D" w:rsidDel="00B40C6D">
          <w:rPr>
            <w:rPrChange w:id="90" w:author="Christie Bahlai" w:date="2019-10-10T09:35:00Z">
              <w:rPr>
                <w:rFonts w:ascii="Calibri" w:hAnsi="Calibri" w:cs="Calibri"/>
              </w:rPr>
            </w:rPrChange>
          </w:rPr>
          <w:delText>[41]</w:delText>
        </w:r>
      </w:del>
      <w:r w:rsidR="00CB7EEE">
        <w:fldChar w:fldCharType="end"/>
      </w:r>
      <w:r w:rsidR="009C3D6D">
        <w:t>)</w:t>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ins w:id="91" w:author="Christie Bahlai" w:date="2019-10-10T09:35:00Z">
        <w:r w:rsidR="00B40C6D">
          <w:instrText xml:space="preserve"> ADDIN ZOTERO_ITEM CSL_CITATION {"citationID":"Aubs2z5X","properties":{"formattedCitation":"[46,47]","plainCitation":"[46,47]","noteIndex":0},"citationItems":[{"id":504,"uris":["http://zotero.org/users/3015424/items/CPK4JSN3"],"uri":["http://zotero.org/users/3015424/items/CPK4JSN3"],"itemData":{"id":504,"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title-short":"Soybean aphid biology in North America","author":[{"family":"Ragsdale","given":"David W."},{"family":"Voegtlin","given":"David J."},{"family":"O'Neil","given":"Robert J."}],"issued":{"date-parts":[["2004",3,1]]}}},{"id":41,"uris":["http://zotero.org/users/3015424/items/23WFJMID"],"uri":["http://zotero.org/users/3015424/items/23WFJMID"],"itemData":{"id":41,"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title-short":"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ins>
      <w:del w:id="92" w:author="Christie Bahlai" w:date="2019-10-10T09:35:00Z">
        <w:r w:rsidR="000F47FB" w:rsidDel="00B40C6D">
          <w:delInstrText xml:space="preserve"> ADDIN ZOTERO_ITEM CSL_CITATION {"citationID":"Aubs2z5X","properties":{"formattedCitation":"[45,46]","plainCitation":"[45,46]","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title-short":"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title-short":"The soybean aphid in China: a historical review","author":[{"family":"Wu","given":"Zhishan"},{"family":"Schenk-Hamlin","given":"Donna"},{"family":"Zhan","given":"Wenyan"},{"family":"Ragsdale","given":"David W."},{"family":"Heimpel","given":"George E."}],"issued":{"date-parts":[["2004",3,1]]}}}],"schema":"https://github.com/citation-style-language/schema/raw/master/csl-citation.json"} </w:delInstrText>
        </w:r>
      </w:del>
      <w:r w:rsidR="00CB7EEE">
        <w:fldChar w:fldCharType="separate"/>
      </w:r>
      <w:ins w:id="93" w:author="Christie Bahlai" w:date="2019-10-10T09:35:00Z">
        <w:r w:rsidR="00B40C6D" w:rsidRPr="00B40C6D">
          <w:rPr>
            <w:rFonts w:ascii="Calibri" w:hAnsi="Calibri" w:cs="Calibri"/>
            <w:rPrChange w:id="94" w:author="Christie Bahlai" w:date="2019-10-10T09:35:00Z">
              <w:rPr/>
            </w:rPrChange>
          </w:rPr>
          <w:t>[46,47]</w:t>
        </w:r>
      </w:ins>
      <w:del w:id="95" w:author="Christie Bahlai" w:date="2019-10-10T09:35:00Z">
        <w:r w:rsidR="000F47FB" w:rsidRPr="00B40C6D" w:rsidDel="00B40C6D">
          <w:rPr>
            <w:rPrChange w:id="96" w:author="Christie Bahlai" w:date="2019-10-10T09:35:00Z">
              <w:rPr>
                <w:rFonts w:ascii="Calibri" w:hAnsi="Calibri" w:cs="Calibri"/>
              </w:rPr>
            </w:rPrChange>
          </w:rPr>
          <w:delText>[45,46]</w:delText>
        </w:r>
      </w:del>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ins w:id="97" w:author="Christie Bahlai" w:date="2019-10-10T09:35:00Z">
        <w:r w:rsidR="00B40C6D">
          <w:instrText xml:space="preserve"> ADDIN ZOTERO_ITEM CSL_CITATION {"citationID":"XxxTEEIo","properties":{"formattedCitation":"[40]","plainCitation":"[40]","noteIndex":0},"citationItems":[{"id":1080,"uris":["http://zotero.org/users/3015424/items/S54CRNH6"],"uri":["http://zotero.org/users/3015424/items/S54CRNH6"],"itemData":{"id":1080,"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ins>
      <w:del w:id="98" w:author="Christie Bahlai" w:date="2019-10-10T09:35:00Z">
        <w:r w:rsidR="00247AF9" w:rsidDel="00B40C6D">
          <w:delInstrText xml:space="preserve"> ADDIN ZOTERO_ITEM CSL_CITATION {"citationID":"XxxTEEIo","properties":{"formattedCitation":"[39]","plainCitation":"[39]","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delInstrText>
        </w:r>
      </w:del>
      <w:r w:rsidR="00CB7EEE">
        <w:fldChar w:fldCharType="separate"/>
      </w:r>
      <w:ins w:id="99" w:author="Christie Bahlai" w:date="2019-10-10T09:35:00Z">
        <w:r w:rsidR="00B40C6D" w:rsidRPr="00B40C6D">
          <w:rPr>
            <w:rFonts w:ascii="Calibri" w:hAnsi="Calibri" w:cs="Calibri"/>
            <w:rPrChange w:id="100" w:author="Christie Bahlai" w:date="2019-10-10T09:35:00Z">
              <w:rPr/>
            </w:rPrChange>
          </w:rPr>
          <w:t>[40]</w:t>
        </w:r>
      </w:ins>
      <w:del w:id="101" w:author="Christie Bahlai" w:date="2019-10-10T09:35:00Z">
        <w:r w:rsidR="00247AF9" w:rsidRPr="00B40C6D" w:rsidDel="00B40C6D">
          <w:rPr>
            <w:rPrChange w:id="102" w:author="Christie Bahlai" w:date="2019-10-10T09:35:00Z">
              <w:rPr>
                <w:rFonts w:ascii="Calibri" w:hAnsi="Calibri" w:cs="Calibri"/>
              </w:rPr>
            </w:rPrChange>
          </w:rPr>
          <w:delText>[39]</w:delText>
        </w:r>
      </w:del>
      <w:r w:rsidR="00CB7EEE">
        <w:fldChar w:fldCharType="end"/>
      </w:r>
      <w:r w:rsidR="00CB7EEE">
        <w:t>, supporting both a higher carrying capacity and a greater intrinsic growth rate. The second shift, after 2005,</w:t>
      </w:r>
      <w:r w:rsidR="00AC02B9">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w:t>
      </w:r>
      <w:r w:rsidR="00CB7EEE">
        <w:t>limit early season reproduction of</w:t>
      </w:r>
      <w:r w:rsidR="00D9182C">
        <w:t xml:space="preserve"> ladybeetles</w:t>
      </w:r>
      <w:r w:rsidR="00CB7EEE">
        <w:rPr>
          <w:i/>
        </w:rPr>
        <w:t xml:space="preserve"> </w:t>
      </w:r>
      <w:r w:rsidR="00CB7EEE">
        <w:rPr>
          <w:i/>
        </w:rPr>
        <w:fldChar w:fldCharType="begin"/>
      </w:r>
      <w:ins w:id="103" w:author="Christie Bahlai" w:date="2019-10-10T09:35:00Z">
        <w:r w:rsidR="00B40C6D">
          <w:rPr>
            <w:i/>
          </w:rPr>
          <w:instrText xml:space="preserve"> ADDIN ZOTERO_ITEM CSL_CITATION {"citationID":"nksNrgGO","properties":{"formattedCitation":"[42]","plainCitation":"[42]","noteIndex":0},"citationItems":[{"id":610,"uris":["http://zotero.org/users/3015424/items/FHFEXKMM"],"uri":["http://zotero.org/users/3015424/items/FHFEXKMM"],"itemData":{"id":61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104" w:author="Christie Bahlai" w:date="2019-10-10T09:35:00Z">
        <w:r w:rsidR="00247AF9" w:rsidDel="00B40C6D">
          <w:rPr>
            <w:i/>
          </w:rPr>
          <w:delInstrText xml:space="preserve"> ADDIN ZOTERO_ITEM CSL_CITATION {"citationID":"nksNrgGO","properties":{"formattedCitation":"[41]","plainCitation":"[41]","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rsidR="00CB7EEE">
        <w:rPr>
          <w:i/>
        </w:rPr>
        <w:fldChar w:fldCharType="separate"/>
      </w:r>
      <w:ins w:id="105" w:author="Christie Bahlai" w:date="2019-10-10T09:35:00Z">
        <w:r w:rsidR="00B40C6D" w:rsidRPr="00B40C6D">
          <w:rPr>
            <w:rFonts w:ascii="Calibri" w:hAnsi="Calibri" w:cs="Calibri"/>
            <w:rPrChange w:id="106" w:author="Christie Bahlai" w:date="2019-10-10T09:35:00Z">
              <w:rPr/>
            </w:rPrChange>
          </w:rPr>
          <w:t>[42]</w:t>
        </w:r>
      </w:ins>
      <w:del w:id="107" w:author="Christie Bahlai" w:date="2019-10-10T09:35:00Z">
        <w:r w:rsidR="00247AF9" w:rsidRPr="00B40C6D" w:rsidDel="00B40C6D">
          <w:rPr>
            <w:rPrChange w:id="108" w:author="Christie Bahlai" w:date="2019-10-10T09:35:00Z">
              <w:rPr>
                <w:rFonts w:ascii="Calibri" w:hAnsi="Calibri" w:cs="Calibri"/>
              </w:rPr>
            </w:rPrChange>
          </w:rPr>
          <w:delText>[41]</w:delText>
        </w:r>
      </w:del>
      <w:r w:rsidR="00CB7EEE">
        <w:rPr>
          <w:i/>
        </w:rPr>
        <w:fldChar w:fldCharType="end"/>
      </w:r>
      <w:r w:rsidR="00AC02B9">
        <w:rPr>
          <w:i/>
        </w:rPr>
        <w:t xml:space="preserve">. </w:t>
      </w:r>
      <w:r w:rsidR="00AC02B9">
        <w:t xml:space="preserve">Indeed, in this case, we would expect a weaker shift in dynamics as </w:t>
      </w:r>
      <w:r w:rsidR="003B047C">
        <w:t xml:space="preserve">the prey item is incompletely controlled, and control tactics were not uniformly adopted across the prey’s range </w:t>
      </w:r>
      <w:r w:rsidR="00DD77E0">
        <w:t>simultaneously</w:t>
      </w:r>
      <w:r w:rsidR="003B047C">
        <w:t>.</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3FDAA375" w:rsidR="00493C01" w:rsidRDefault="00493C01" w:rsidP="00493C01">
      <w:r>
        <w:t>The eastern population of the North American monarch butterfly (</w:t>
      </w:r>
      <w:r w:rsidRPr="00B2319C">
        <w:rPr>
          <w:i/>
        </w:rPr>
        <w:t xml:space="preserve">Danaus </w:t>
      </w:r>
      <w:proofErr w:type="spellStart"/>
      <w:r w:rsidRPr="00B2319C">
        <w:rPr>
          <w:i/>
        </w:rPr>
        <w:t>plexippus</w:t>
      </w:r>
      <w:proofErr w:type="spellEnd"/>
      <w:r>
        <w:t xml:space="preserve">) is migratory, with the majority of individuals overwintering in large aggregations in Oyamel fir forests within the </w:t>
      </w:r>
      <w:proofErr w:type="spellStart"/>
      <w:r>
        <w:t>transvolcanic</w:t>
      </w:r>
      <w:proofErr w:type="spellEnd"/>
      <w:r>
        <w:t xml:space="preserve"> mountains in the central region of Mexico </w:t>
      </w:r>
      <w:r>
        <w:fldChar w:fldCharType="begin"/>
      </w:r>
      <w:ins w:id="109" w:author="Christie Bahlai" w:date="2019-10-10T09:35:00Z">
        <w:r w:rsidR="00B40C6D">
          <w:instrText xml:space="preserve"> ADDIN ZOTERO_ITEM CSL_CITATION {"citationID":"eF6vlShd","properties":{"formattedCitation":"[48]","plainCitation":"[48]","noteIndex":0},"citationItems":[{"id":1787,"uris":["http://zotero.org/users/3015424/items/VBHMW7IZ"],"uri":["http://zotero.org/users/3015424/items/VBHMW7IZ"],"itemData":{"id":1787,"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ins>
      <w:del w:id="110" w:author="Christie Bahlai" w:date="2019-10-10T09:35:00Z">
        <w:r w:rsidR="000F47FB" w:rsidDel="00B40C6D">
          <w:delInstrText xml:space="preserve"> ADDIN ZOTERO_ITEM CSL_CITATION {"citationID":"eF6vlShd","properties":{"formattedCitation":"[47]","plainCitation":"[47]","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delInstrText>
        </w:r>
      </w:del>
      <w:r>
        <w:fldChar w:fldCharType="separate"/>
      </w:r>
      <w:ins w:id="111" w:author="Christie Bahlai" w:date="2019-10-10T09:35:00Z">
        <w:r w:rsidR="00B40C6D" w:rsidRPr="00B40C6D">
          <w:rPr>
            <w:rFonts w:ascii="Calibri" w:hAnsi="Calibri" w:cs="Calibri"/>
            <w:rPrChange w:id="112" w:author="Christie Bahlai" w:date="2019-10-10T09:35:00Z">
              <w:rPr/>
            </w:rPrChange>
          </w:rPr>
          <w:t>[48]</w:t>
        </w:r>
      </w:ins>
      <w:del w:id="113" w:author="Christie Bahlai" w:date="2019-10-10T09:35:00Z">
        <w:r w:rsidR="000F47FB" w:rsidRPr="00B40C6D" w:rsidDel="00B40C6D">
          <w:rPr>
            <w:rPrChange w:id="114" w:author="Christie Bahlai" w:date="2019-10-10T09:35:00Z">
              <w:rPr>
                <w:rFonts w:ascii="Calibri" w:hAnsi="Calibri" w:cs="Calibri"/>
              </w:rPr>
            </w:rPrChange>
          </w:rPr>
          <w:delText>[47]</w:delText>
        </w:r>
      </w:del>
      <w:r>
        <w:fldChar w:fldCharType="end"/>
      </w:r>
      <w:r>
        <w:t xml:space="preserve">. Monarchs are highly dispersed over their breeding season, occupying landscapes throughout the agricultural belt in central and eastern United States and southern Canada </w:t>
      </w:r>
      <w:r>
        <w:fldChar w:fldCharType="begin"/>
      </w:r>
      <w:ins w:id="115" w:author="Christie Bahlai" w:date="2019-10-10T09:35:00Z">
        <w:r w:rsidR="00B40C6D">
          <w:instrText xml:space="preserve"> ADDIN ZOTERO_ITEM CSL_CITATION {"citationID":"aq6d1r3rai","properties":{"formattedCitation":"[49]","plainCitation":"[49]","noteIndex":0},"citationItems":[{"id":1748,"uris":["http://zotero.org/users/3015424/items/4XQF7GWC"],"uri":["http://zotero.org/users/3015424/items/4XQF7GWC"],"itemData":{"id":1748,"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ins>
      <w:del w:id="116" w:author="Christie Bahlai" w:date="2019-10-10T09:35:00Z">
        <w:r w:rsidR="000F47FB" w:rsidDel="00B40C6D">
          <w:delInstrText xml:space="preserve"> ADDIN ZOTERO_ITEM CSL_CITATION {"citationID":"aq6d1r3rai","properties":{"formattedCitation":"[48]","plainCitation":"[48]","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delInstrText>
        </w:r>
      </w:del>
      <w:r>
        <w:fldChar w:fldCharType="separate"/>
      </w:r>
      <w:ins w:id="117" w:author="Christie Bahlai" w:date="2019-10-10T09:35:00Z">
        <w:r w:rsidR="00B40C6D" w:rsidRPr="00B40C6D">
          <w:rPr>
            <w:rFonts w:ascii="Calibri" w:hAnsi="Calibri" w:cs="Calibri"/>
            <w:rPrChange w:id="118" w:author="Christie Bahlai" w:date="2019-10-10T09:35:00Z">
              <w:rPr/>
            </w:rPrChange>
          </w:rPr>
          <w:t>[49]</w:t>
        </w:r>
      </w:ins>
      <w:del w:id="119" w:author="Christie Bahlai" w:date="2019-10-10T09:35:00Z">
        <w:r w:rsidR="000F47FB" w:rsidRPr="00B40C6D" w:rsidDel="00B40C6D">
          <w:rPr>
            <w:rPrChange w:id="120" w:author="Christie Bahlai" w:date="2019-10-10T09:35:00Z">
              <w:rPr>
                <w:rFonts w:ascii="Calibri" w:hAnsi="Calibri" w:cs="Calibri"/>
              </w:rPr>
            </w:rPrChange>
          </w:rPr>
          <w:delText>[48]</w:delText>
        </w:r>
      </w:del>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ins w:id="121" w:author="Christie Bahlai" w:date="2019-10-10T09:35:00Z">
        <w:r w:rsidR="00B40C6D">
          <w:instrText xml:space="preserve"> ADDIN ZOTERO_ITEM CSL_CITATION {"citationID":"a4tutls3lj","properties":{"formattedCitation":"[50]","plainCitation":"[50]","noteIndex":0},"citationItems":[{"id":1927,"uris":["http://zotero.org/users/3015424/items/2NLKVLKZ"],"uri":["http://zotero.org/users/3015424/items/2NLKVLKZ"],"itemData":{"id":192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ins>
      <w:del w:id="122" w:author="Christie Bahlai" w:date="2019-10-10T09:35:00Z">
        <w:r w:rsidR="000F47FB" w:rsidDel="00B40C6D">
          <w:delInstrText xml:space="preserve"> ADDIN ZOTERO_ITEM CSL_CITATION {"citationID":"a4tutls3lj","properties":{"formattedCitation":"[49]","plainCitation":"[49]","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delInstrText>
        </w:r>
      </w:del>
      <w:r>
        <w:fldChar w:fldCharType="separate"/>
      </w:r>
      <w:ins w:id="123" w:author="Christie Bahlai" w:date="2019-10-10T09:35:00Z">
        <w:r w:rsidR="00B40C6D" w:rsidRPr="00B40C6D">
          <w:rPr>
            <w:rFonts w:ascii="Calibri" w:hAnsi="Calibri" w:cs="Calibri"/>
            <w:rPrChange w:id="124" w:author="Christie Bahlai" w:date="2019-10-10T09:35:00Z">
              <w:rPr/>
            </w:rPrChange>
          </w:rPr>
          <w:t>[50]</w:t>
        </w:r>
      </w:ins>
      <w:del w:id="125" w:author="Christie Bahlai" w:date="2019-10-10T09:35:00Z">
        <w:r w:rsidR="000F47FB" w:rsidRPr="00B40C6D" w:rsidDel="00B40C6D">
          <w:rPr>
            <w:rPrChange w:id="126" w:author="Christie Bahlai" w:date="2019-10-10T09:35:00Z">
              <w:rPr>
                <w:rFonts w:ascii="Calibri" w:hAnsi="Calibri" w:cs="Calibri"/>
              </w:rPr>
            </w:rPrChange>
          </w:rPr>
          <w:delText>[49]</w:delText>
        </w:r>
      </w:del>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ins w:id="127" w:author="Christie Bahlai" w:date="2019-10-10T09:35:00Z">
        <w:r w:rsidR="00B40C6D">
          <w:instrText xml:space="preserve"> ADDIN ZOTERO_ITEM CSL_CITATION {"citationID":"vTGi1NiW","properties":{"formattedCitation":"[51]","plainCitation":"[51]","noteIndex":0},"citationItems":[{"id":2013,"uris":["http://zotero.org/users/3015424/items/BVDH6Z7V"],"uri":["http://zotero.org/users/3015424/items/BVDH6Z7V"],"itemData":{"id":2013,"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ins>
      <w:del w:id="128" w:author="Christie Bahlai" w:date="2019-10-10T09:35:00Z">
        <w:r w:rsidR="000F47FB" w:rsidDel="00B40C6D">
          <w:delInstrText xml:space="preserve"> ADDIN ZOTERO_ITEM CSL_CITATION {"citationID":"vTGi1NiW","properties":{"formattedCitation":"[50]","plainCitation":"[50]","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delInstrText>
        </w:r>
      </w:del>
      <w:r w:rsidR="00BC62D0">
        <w:fldChar w:fldCharType="separate"/>
      </w:r>
      <w:ins w:id="129" w:author="Christie Bahlai" w:date="2019-10-10T09:35:00Z">
        <w:r w:rsidR="00B40C6D" w:rsidRPr="00B40C6D">
          <w:rPr>
            <w:rFonts w:ascii="Calibri" w:hAnsi="Calibri" w:cs="Calibri"/>
            <w:rPrChange w:id="130" w:author="Christie Bahlai" w:date="2019-10-10T09:35:00Z">
              <w:rPr/>
            </w:rPrChange>
          </w:rPr>
          <w:t>[51]</w:t>
        </w:r>
      </w:ins>
      <w:del w:id="131" w:author="Christie Bahlai" w:date="2019-10-10T09:35:00Z">
        <w:r w:rsidR="000F47FB" w:rsidRPr="00B40C6D" w:rsidDel="00B40C6D">
          <w:rPr>
            <w:rPrChange w:id="132" w:author="Christie Bahlai" w:date="2019-10-10T09:35:00Z">
              <w:rPr>
                <w:rFonts w:ascii="Calibri" w:hAnsi="Calibri" w:cs="Calibri"/>
              </w:rPr>
            </w:rPrChange>
          </w:rPr>
          <w:delText>[50]</w:delText>
        </w:r>
      </w:del>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ins w:id="133" w:author="Christie Bahlai" w:date="2019-10-10T09:35:00Z">
        <w:r w:rsidR="00B40C6D">
          <w:instrText xml:space="preserve"> ADDIN ZOTERO_ITEM CSL_CITATION {"citationID":"a1tqlimv43l","properties":{"formattedCitation":"(Lovett 2017)","plainCitation":"(Lovett 2017)","dontUpdate":true,"noteIndex":0},"citationItems":[{"id":1756,"uris":["http://zotero.org/users/3015424/items/9SN6MZVG"],"uri":["http://zotero.org/users/3015424/items/9SN6MZVG"],"itemData":{"id":1756,"type":"article","title":"Monarch Population Status","publisher":"Monarch Watch","URL":"http://monarchwatch.org/blog/2017/02/11/monarch-population-status-30/","author":[{"family":"Lovett","given":"Jim"}],"issued":{"date-parts":[["2017"]]}}}],"schema":"https://github.com/citation-style-language/schema/raw/master/csl-citation.json"} </w:instrText>
        </w:r>
      </w:ins>
      <w:del w:id="134" w:author="Christie Bahlai" w:date="2019-10-10T09:35:00Z">
        <w:r w:rsidR="002D4506" w:rsidDel="00B40C6D">
          <w:del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delInstrText>
        </w:r>
      </w:del>
      <w:r>
        <w:fldChar w:fldCharType="separate"/>
      </w:r>
      <w:r w:rsidRPr="00AD6F61">
        <w:rPr>
          <w:rFonts w:ascii="Calibri" w:hAnsi="Calibri" w:cs="Calibri"/>
        </w:rPr>
        <w:t>Lovett 2017)</w:t>
      </w:r>
      <w:r>
        <w:fldChar w:fldCharType="end"/>
      </w:r>
      <w:r>
        <w:t>.</w:t>
      </w:r>
    </w:p>
    <w:p w14:paraId="79E34CB5" w14:textId="5DFB682E" w:rsidR="00493C01" w:rsidRDefault="00493C01" w:rsidP="00493C01">
      <w:r>
        <w:t xml:space="preserve">The </w:t>
      </w:r>
      <w:r w:rsidR="005907DA">
        <w:t xml:space="preserve">DSD </w:t>
      </w:r>
      <w:r w:rsidR="00F63325">
        <w:t xml:space="preserve">algorithm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xml:space="preserve">; </w:t>
      </w:r>
      <w:proofErr w:type="spellStart"/>
      <w:r w:rsidR="005F74F8">
        <w:t>AICc</w:t>
      </w:r>
      <w:proofErr w:type="spellEnd"/>
      <w:r w:rsidR="005F74F8">
        <w:t>=120.18</w:t>
      </w:r>
      <w:r>
        <w:t xml:space="preserve">). </w:t>
      </w:r>
      <w:r w:rsidR="005F74F8">
        <w:t xml:space="preserve">However, the </w:t>
      </w:r>
      <w:r w:rsidR="00F63325">
        <w:t xml:space="preserve">algorithm </w:t>
      </w:r>
      <w:r w:rsidR="005F74F8">
        <w:t>indicated that two additional break point combinations, a single break after 2006 (</w:t>
      </w:r>
      <w:proofErr w:type="spellStart"/>
      <w:r w:rsidR="005F74F8">
        <w:t>AICc</w:t>
      </w:r>
      <w:proofErr w:type="spellEnd"/>
      <w:r w:rsidR="005F74F8">
        <w:t xml:space="preserve">=121.87) and a </w:t>
      </w:r>
      <w:r w:rsidR="00C51B55">
        <w:t>two-</w:t>
      </w:r>
      <w:r w:rsidR="005F74F8">
        <w:t>break combination of 2003 and 2008 (</w:t>
      </w:r>
      <w:proofErr w:type="spellStart"/>
      <w:r w:rsidR="005F74F8">
        <w:t>AICc</w:t>
      </w:r>
      <w:proofErr w:type="spellEnd"/>
      <w:r w:rsidR="005F74F8">
        <w:t xml:space="preserve">=-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w:t>
      </w:r>
      <w:r w:rsidR="00627D6D">
        <w:t>is erroneous and provi</w:t>
      </w:r>
      <w:r w:rsidR="00293143">
        <w:t>ding</w:t>
      </w:r>
      <w:r w:rsidR="00292760">
        <w:t xml:space="preserve"> intermediate</w:t>
      </w:r>
      <w:r w:rsidR="00A601EA">
        <w:t xml:space="preserve"> support for the 2003 and 2008 breaks</w:t>
      </w:r>
      <w:r w:rsidR="005F74F8">
        <w:t xml:space="preserve">. As with </w:t>
      </w:r>
      <w:r w:rsidR="005F74F8">
        <w:lastRenderedPageBreak/>
        <w:t>our ladybeetle case study, the strength of evidence was strongest for the first break,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4781B939" w:rsidR="00A601EA" w:rsidRDefault="00A601EA" w:rsidP="001A760B">
      <w:r>
        <w:t xml:space="preserve">The patterns we observe are consistent with a leading hypothesis to explain monarch population decline. Loss of milkweed hostplants due to changing agricultural practices on Midwestern breeding grounds </w:t>
      </w:r>
      <w:r>
        <w:fldChar w:fldCharType="begin"/>
      </w:r>
      <w:ins w:id="135" w:author="Christie Bahlai" w:date="2019-10-10T09:35:00Z">
        <w:r w:rsidR="00B40C6D">
          <w:instrText xml:space="preserve"> ADDIN ZOTERO_ITEM CSL_CITATION {"citationID":"QT8l0Owy","properties":{"formattedCitation":"[53,54]","plainCitation":"[53,54]","noteIndex":0},"citationItems":[{"id":2019,"uris":["http://zotero.org/users/3015424/items/4DS9T5T9"],"uri":["http://zotero.org/users/3015424/items/4DS9T5T9"],"itemData":{"id":2019,"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850,"uris":["http://zotero.org/users/3015424/items/KGI2F39G"],"uri":["http://zotero.org/users/3015424/items/KGI2F39G"],"itemData":{"id":850,"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title-short":"Milkweed loss in agricultural fields because of herbicide use: effect on the monarch butterfly population","author":[{"family":"Pleasants","given":"John M."},{"family":"Oberhauser","given":"Karen S."}],"issued":{"date-parts":[["2013"]]}}}],"schema":"https://github.com/citation-style-language/schema/raw/master/csl-citation.json"} </w:instrText>
        </w:r>
      </w:ins>
      <w:del w:id="136" w:author="Christie Bahlai" w:date="2019-10-10T09:35:00Z">
        <w:r w:rsidR="000F47FB" w:rsidDel="00B40C6D">
          <w:delInstrText xml:space="preserve"> ADDIN ZOTERO_ITEM CSL_CITATION {"citationID":"QT8l0Owy","properties":{"formattedCitation":"[52,53]","plainCitation":"[52,5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title-short":"Milkweed loss in agricultural fields because of herbicide use: effect on the monarch butterfly population","author":[{"family":"Pleasants","given":"John M."},{"family":"Oberhauser","given":"Karen S."}],"issued":{"date-parts":[["2013"]]}}}],"schema":"https://github.com/citation-style-language/schema/raw/master/csl-citation.json"} </w:delInstrText>
        </w:r>
      </w:del>
      <w:r>
        <w:fldChar w:fldCharType="separate"/>
      </w:r>
      <w:ins w:id="137" w:author="Christie Bahlai" w:date="2019-10-10T09:35:00Z">
        <w:r w:rsidR="00B40C6D" w:rsidRPr="00B40C6D">
          <w:rPr>
            <w:rFonts w:ascii="Calibri" w:hAnsi="Calibri" w:cs="Calibri"/>
            <w:rPrChange w:id="138" w:author="Christie Bahlai" w:date="2019-10-10T09:35:00Z">
              <w:rPr/>
            </w:rPrChange>
          </w:rPr>
          <w:t>[53,54]</w:t>
        </w:r>
      </w:ins>
      <w:del w:id="139" w:author="Christie Bahlai" w:date="2019-10-10T09:35:00Z">
        <w:r w:rsidR="000F47FB" w:rsidRPr="00B40C6D" w:rsidDel="00B40C6D">
          <w:rPr>
            <w:rPrChange w:id="140" w:author="Christie Bahlai" w:date="2019-10-10T09:35:00Z">
              <w:rPr>
                <w:rFonts w:ascii="Calibri" w:hAnsi="Calibri" w:cs="Calibri"/>
              </w:rPr>
            </w:rPrChange>
          </w:rPr>
          <w:delText>[52,53]</w:delText>
        </w:r>
      </w:del>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ins w:id="141" w:author="Christie Bahlai" w:date="2019-10-10T09:35:00Z">
        <w:r w:rsidR="00B40C6D">
          <w:instrText xml:space="preserve"> ADDIN ZOTERO_ITEM CSL_CITATION {"citationID":"a23i0e7e6ii","properties":{"formattedCitation":"[55]","plainCitation":"[55]","noteIndex":0},"citationItems":[{"id":1749,"uris":["http://zotero.org/users/3015424/items/5J9HWG46"],"uri":["http://zotero.org/users/3015424/items/5J9HWG46"],"itemData":{"id":1749,"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ins>
      <w:del w:id="142" w:author="Christie Bahlai" w:date="2019-10-10T09:35:00Z">
        <w:r w:rsidR="000F47FB" w:rsidDel="00B40C6D">
          <w:delInstrText xml:space="preserve"> ADDIN ZOTERO_ITEM CSL_CITATION {"citationID":"a23i0e7e6ii","properties":{"formattedCitation":"[54]","plainCitation":"[54]","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delInstrText>
        </w:r>
      </w:del>
      <w:r>
        <w:fldChar w:fldCharType="separate"/>
      </w:r>
      <w:ins w:id="143" w:author="Christie Bahlai" w:date="2019-10-10T09:35:00Z">
        <w:r w:rsidR="00B40C6D" w:rsidRPr="00B40C6D">
          <w:rPr>
            <w:rFonts w:ascii="Calibri" w:hAnsi="Calibri" w:cs="Calibri"/>
            <w:rPrChange w:id="144" w:author="Christie Bahlai" w:date="2019-10-10T09:35:00Z">
              <w:rPr/>
            </w:rPrChange>
          </w:rPr>
          <w:t>[55]</w:t>
        </w:r>
      </w:ins>
      <w:del w:id="145" w:author="Christie Bahlai" w:date="2019-10-10T09:35:00Z">
        <w:r w:rsidR="000F47FB" w:rsidRPr="00B40C6D" w:rsidDel="00B40C6D">
          <w:rPr>
            <w:rPrChange w:id="146" w:author="Christie Bahlai" w:date="2019-10-10T09:35:00Z">
              <w:rPr>
                <w:rFonts w:ascii="Calibri" w:hAnsi="Calibri" w:cs="Calibri"/>
              </w:rPr>
            </w:rPrChange>
          </w:rPr>
          <w:delText>[54]</w:delText>
        </w:r>
      </w:del>
      <w:r>
        <w:fldChar w:fldCharType="end"/>
      </w:r>
      <w:r>
        <w:t xml:space="preserve">. Although glyphosate tolerant soybeans and maize were introduced to the US market in 1996 and 1998 respectively </w:t>
      </w:r>
      <w:r>
        <w:fldChar w:fldCharType="begin"/>
      </w:r>
      <w:ins w:id="147" w:author="Christie Bahlai" w:date="2019-10-10T09:35:00Z">
        <w:r w:rsidR="00B40C6D">
          <w:instrText xml:space="preserve"> ADDIN ZOTERO_ITEM CSL_CITATION {"citationID":"a85p3n616h","properties":{"formattedCitation":"[56]","plainCitation":"[56]","noteIndex":0},"citationItems":[{"id":1773,"uris":["http://zotero.org/users/3015424/items/MRPSQNIJ"],"uri":["http://zotero.org/users/3015424/items/MRPSQNIJ"],"itemData":{"id":1773,"type":"article-journal","title":"Glyphosate-resistant crops and weeds: now and in the future","author":[{"family":"Powles","given":"Stephen O Duke Stephen B"}],"issued":{"date-parts":[["2010"]]}}}],"schema":"https://github.com/citation-style-language/schema/raw/master/csl-citation.json"} </w:instrText>
        </w:r>
      </w:ins>
      <w:del w:id="148" w:author="Christie Bahlai" w:date="2019-10-10T09:35:00Z">
        <w:r w:rsidR="000F47FB" w:rsidDel="00B40C6D">
          <w:delInstrText xml:space="preserve"> ADDIN ZOTERO_ITEM CSL_CITATION {"citationID":"a85p3n616h","properties":{"formattedCitation":"[55]","plainCitation":"[55]","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delInstrText>
        </w:r>
      </w:del>
      <w:r>
        <w:fldChar w:fldCharType="separate"/>
      </w:r>
      <w:ins w:id="149" w:author="Christie Bahlai" w:date="2019-10-10T09:35:00Z">
        <w:r w:rsidR="00B40C6D" w:rsidRPr="00B40C6D">
          <w:rPr>
            <w:rFonts w:ascii="Calibri" w:hAnsi="Calibri" w:cs="Calibri"/>
            <w:rPrChange w:id="150" w:author="Christie Bahlai" w:date="2019-10-10T09:35:00Z">
              <w:rPr/>
            </w:rPrChange>
          </w:rPr>
          <w:t>[56]</w:t>
        </w:r>
      </w:ins>
      <w:del w:id="151" w:author="Christie Bahlai" w:date="2019-10-10T09:35:00Z">
        <w:r w:rsidR="000F47FB" w:rsidRPr="00B40C6D" w:rsidDel="00B40C6D">
          <w:rPr>
            <w:rPrChange w:id="152" w:author="Christie Bahlai" w:date="2019-10-10T09:35:00Z">
              <w:rPr>
                <w:rFonts w:ascii="Calibri" w:hAnsi="Calibri" w:cs="Calibri"/>
              </w:rPr>
            </w:rPrChange>
          </w:rPr>
          <w:delText>[55]</w:delText>
        </w:r>
      </w:del>
      <w:r>
        <w:fldChar w:fldCharType="end"/>
      </w:r>
      <w:r>
        <w:t xml:space="preserve">,  actual glyphosate use lagged behind, with dramatic increases in use of the pesticide in 1998- 2003 in soybean, and 2007-2008 in maize </w:t>
      </w:r>
      <w:r>
        <w:fldChar w:fldCharType="begin"/>
      </w:r>
      <w:ins w:id="153" w:author="Christie Bahlai" w:date="2019-10-10T09:35:00Z">
        <w:r w:rsidR="00B40C6D">
          <w:instrText xml:space="preserve"> ADDIN ZOTERO_ITEM CSL_CITATION {"citationID":"a1hl1lc5gv6","properties":{"formattedCitation":"[57]","plainCitation":"[57]","noteIndex":0},"citationItems":[{"id":1784,"uris":["http://zotero.org/users/3015424/items/THSXFBHU"],"uri":["http://zotero.org/users/3015424/items/THSXFBHU"],"itemData":{"id":1784,"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ins>
      <w:del w:id="154" w:author="Christie Bahlai" w:date="2019-10-10T09:35:00Z">
        <w:r w:rsidR="000F47FB" w:rsidDel="00B40C6D">
          <w:delInstrText xml:space="preserve"> ADDIN ZOTERO_ITEM CSL_CITATION {"citationID":"a1hl1lc5gv6","properties":{"formattedCitation":"[56]","plainCitation":"[56]","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delInstrText>
        </w:r>
      </w:del>
      <w:r>
        <w:fldChar w:fldCharType="separate"/>
      </w:r>
      <w:ins w:id="155" w:author="Christie Bahlai" w:date="2019-10-10T09:35:00Z">
        <w:r w:rsidR="00B40C6D" w:rsidRPr="00B40C6D">
          <w:rPr>
            <w:rFonts w:ascii="Calibri" w:hAnsi="Calibri" w:cs="Calibri"/>
            <w:rPrChange w:id="156" w:author="Christie Bahlai" w:date="2019-10-10T09:35:00Z">
              <w:rPr/>
            </w:rPrChange>
          </w:rPr>
          <w:t>[57]</w:t>
        </w:r>
      </w:ins>
      <w:del w:id="157" w:author="Christie Bahlai" w:date="2019-10-10T09:35:00Z">
        <w:r w:rsidR="000F47FB" w:rsidRPr="00B40C6D" w:rsidDel="00B40C6D">
          <w:rPr>
            <w:rPrChange w:id="158" w:author="Christie Bahlai" w:date="2019-10-10T09:35:00Z">
              <w:rPr>
                <w:rFonts w:ascii="Calibri" w:hAnsi="Calibri" w:cs="Calibri"/>
              </w:rPr>
            </w:rPrChange>
          </w:rPr>
          <w:delText>[56]</w:delText>
        </w:r>
      </w:del>
      <w:r>
        <w:fldChar w:fldCharType="end"/>
      </w:r>
      <w:r>
        <w:t xml:space="preserve">. </w:t>
      </w:r>
    </w:p>
    <w:p w14:paraId="7C05C850" w14:textId="00A1BCEE"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ins w:id="159" w:author="Christie Bahlai" w:date="2019-10-10T09:35:00Z">
        <w:r w:rsidR="00B40C6D">
          <w:instrText xml:space="preserve"> ADDIN ZOTERO_ITEM CSL_CITATION {"citationID":"a2i7trmq63f","properties":{"formattedCitation":"[58]","plainCitation":"[58]","noteIndex":0},"citationItems":[{"id":1769,"uris":["http://zotero.org/users/3015424/items/IT77ZTI6"],"uri":["http://zotero.org/users/3015424/items/IT77ZTI6"],"itemData":{"id":1769,"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ins>
      <w:del w:id="160" w:author="Christie Bahlai" w:date="2019-10-10T09:35:00Z">
        <w:r w:rsidR="000F47FB" w:rsidDel="00B40C6D">
          <w:delInstrText xml:space="preserve"> ADDIN ZOTERO_ITEM CSL_CITATION {"citationID":"a2i7trmq63f","properties":{"formattedCitation":"[57]","plainCitation":"[5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delInstrText>
        </w:r>
      </w:del>
      <w:r w:rsidR="001A760B">
        <w:fldChar w:fldCharType="separate"/>
      </w:r>
      <w:ins w:id="161" w:author="Christie Bahlai" w:date="2019-10-10T09:35:00Z">
        <w:r w:rsidR="00B40C6D" w:rsidRPr="00B40C6D">
          <w:rPr>
            <w:rFonts w:ascii="Calibri" w:hAnsi="Calibri" w:cs="Calibri"/>
            <w:rPrChange w:id="162" w:author="Christie Bahlai" w:date="2019-10-10T09:35:00Z">
              <w:rPr/>
            </w:rPrChange>
          </w:rPr>
          <w:t>[58]</w:t>
        </w:r>
      </w:ins>
      <w:del w:id="163" w:author="Christie Bahlai" w:date="2019-10-10T09:35:00Z">
        <w:r w:rsidR="000F47FB" w:rsidRPr="00B40C6D" w:rsidDel="00B40C6D">
          <w:rPr>
            <w:rPrChange w:id="164" w:author="Christie Bahlai" w:date="2019-10-10T09:35:00Z">
              <w:rPr>
                <w:rFonts w:ascii="Calibri" w:hAnsi="Calibri" w:cs="Calibri"/>
              </w:rPr>
            </w:rPrChange>
          </w:rPr>
          <w:delText>[57]</w:delText>
        </w:r>
      </w:del>
      <w:r w:rsidR="001A760B">
        <w:fldChar w:fldCharType="end"/>
      </w:r>
      <w:r w:rsidR="001A760B">
        <w:t>.</w:t>
      </w:r>
      <w:r>
        <w:t xml:space="preserve"> Other </w:t>
      </w:r>
      <w:r w:rsidR="001A760B">
        <w:t xml:space="preserve">studies have implicated climate </w:t>
      </w:r>
      <w:r w:rsidR="001A760B">
        <w:fldChar w:fldCharType="begin"/>
      </w:r>
      <w:ins w:id="165" w:author="Christie Bahlai" w:date="2019-10-10T09:35:00Z">
        <w:r w:rsidR="00B40C6D">
          <w:instrText xml:space="preserve"> ADDIN ZOTERO_ITEM CSL_CITATION {"citationID":"a1q25ckc7jk","properties":{"formattedCitation":"[59]","plainCitation":"[59]","noteIndex":0},"citationItems":[{"id":1771,"uris":["http://zotero.org/users/3015424/items/JRUA6RZK"],"uri":["http://zotero.org/users/3015424/items/JRUA6RZK"],"itemData":{"id":1771,"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ins>
      <w:del w:id="166" w:author="Christie Bahlai" w:date="2019-10-10T09:35:00Z">
        <w:r w:rsidR="000F47FB" w:rsidDel="00B40C6D">
          <w:delInstrText xml:space="preserve"> ADDIN ZOTERO_ITEM CSL_CITATION {"citationID":"a1q25ckc7jk","properties":{"formattedCitation":"[58]","plainCitation":"[58]","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delInstrText>
        </w:r>
      </w:del>
      <w:r w:rsidR="001A760B">
        <w:fldChar w:fldCharType="separate"/>
      </w:r>
      <w:ins w:id="167" w:author="Christie Bahlai" w:date="2019-10-10T09:35:00Z">
        <w:r w:rsidR="00B40C6D" w:rsidRPr="00B40C6D">
          <w:rPr>
            <w:rFonts w:ascii="Calibri" w:hAnsi="Calibri" w:cs="Calibri"/>
            <w:rPrChange w:id="168" w:author="Christie Bahlai" w:date="2019-10-10T09:35:00Z">
              <w:rPr/>
            </w:rPrChange>
          </w:rPr>
          <w:t>[59]</w:t>
        </w:r>
      </w:ins>
      <w:del w:id="169" w:author="Christie Bahlai" w:date="2019-10-10T09:35:00Z">
        <w:r w:rsidR="000F47FB" w:rsidRPr="00B40C6D" w:rsidDel="00B40C6D">
          <w:rPr>
            <w:rPrChange w:id="170" w:author="Christie Bahlai" w:date="2019-10-10T09:35:00Z">
              <w:rPr>
                <w:rFonts w:ascii="Calibri" w:hAnsi="Calibri" w:cs="Calibri"/>
              </w:rPr>
            </w:rPrChange>
          </w:rPr>
          <w:delText>[58]</w:delText>
        </w:r>
      </w:del>
      <w:r w:rsidR="001A760B">
        <w:fldChar w:fldCharType="end"/>
      </w:r>
      <w:r w:rsidR="001A760B">
        <w:t xml:space="preserve">, </w:t>
      </w:r>
      <w:r w:rsidR="00217133">
        <w:t xml:space="preserve">extreme </w:t>
      </w:r>
      <w:r w:rsidR="001A760B">
        <w:t xml:space="preserve">weather events </w:t>
      </w:r>
      <w:r w:rsidR="001A760B">
        <w:fldChar w:fldCharType="begin"/>
      </w:r>
      <w:ins w:id="171" w:author="Christie Bahlai" w:date="2019-10-10T09:35:00Z">
        <w:r w:rsidR="00B40C6D">
          <w:instrText xml:space="preserve"> ADDIN ZOTERO_ITEM CSL_CITATION {"citationID":"a28t0hbcl1g","properties":{"formattedCitation":"[60]","plainCitation":"[60]","noteIndex":0},"citationItems":[{"id":1779,"uris":["http://zotero.org/users/3015424/items/R6HTQIHT"],"uri":["http://zotero.org/users/3015424/items/R6HTQIHT"],"itemData":{"id":1779,"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ins>
      <w:del w:id="172" w:author="Christie Bahlai" w:date="2019-10-10T09:35:00Z">
        <w:r w:rsidR="000F47FB" w:rsidDel="00B40C6D">
          <w:delInstrText xml:space="preserve"> ADDIN ZOTERO_ITEM CSL_CITATION {"citationID":"a28t0hbcl1g","properties":{"formattedCitation":"[59]","plainCitation":"[59]","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delInstrText>
        </w:r>
      </w:del>
      <w:r w:rsidR="001A760B">
        <w:fldChar w:fldCharType="separate"/>
      </w:r>
      <w:ins w:id="173" w:author="Christie Bahlai" w:date="2019-10-10T09:35:00Z">
        <w:r w:rsidR="00B40C6D" w:rsidRPr="00B40C6D">
          <w:rPr>
            <w:rFonts w:ascii="Calibri" w:hAnsi="Calibri" w:cs="Calibri"/>
            <w:rPrChange w:id="174" w:author="Christie Bahlai" w:date="2019-10-10T09:35:00Z">
              <w:rPr/>
            </w:rPrChange>
          </w:rPr>
          <w:t>[60]</w:t>
        </w:r>
      </w:ins>
      <w:del w:id="175" w:author="Christie Bahlai" w:date="2019-10-10T09:35:00Z">
        <w:r w:rsidR="000F47FB" w:rsidRPr="00B40C6D" w:rsidDel="00B40C6D">
          <w:rPr>
            <w:rPrChange w:id="176" w:author="Christie Bahlai" w:date="2019-10-10T09:35:00Z">
              <w:rPr>
                <w:rFonts w:ascii="Calibri" w:hAnsi="Calibri" w:cs="Calibri"/>
              </w:rPr>
            </w:rPrChange>
          </w:rPr>
          <w:delText>[59]</w:delText>
        </w:r>
      </w:del>
      <w:r w:rsidR="001A760B">
        <w:fldChar w:fldCharType="end"/>
      </w:r>
      <w:r w:rsidR="001A760B">
        <w:t xml:space="preserve">, changing habitat availability on wintering grounds </w:t>
      </w:r>
      <w:r w:rsidR="001A760B">
        <w:fldChar w:fldCharType="begin"/>
      </w:r>
      <w:ins w:id="177" w:author="Christie Bahlai" w:date="2019-10-10T09:35:00Z">
        <w:r w:rsidR="00B40C6D">
          <w:instrText xml:space="preserve"> ADDIN ZOTERO_ITEM CSL_CITATION {"citationID":"a1hnagcerbh","properties":{"formattedCitation":"[61]","plainCitation":"[61]","noteIndex":0},"citationItems":[{"id":1755,"uris":["http://zotero.org/users/3015424/items/9P4G2UCM"],"uri":["http://zotero.org/users/3015424/items/9P4G2UCM"],"itemData":{"id":175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ins>
      <w:del w:id="178" w:author="Christie Bahlai" w:date="2019-10-10T09:35:00Z">
        <w:r w:rsidR="000F47FB" w:rsidDel="00B40C6D">
          <w:delInstrText xml:space="preserve"> ADDIN ZOTERO_ITEM CSL_CITATION {"citationID":"a1hnagcerbh","properties":{"formattedCitation":"[60]","plainCitation":"[60]","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delInstrText>
        </w:r>
      </w:del>
      <w:r w:rsidR="001A760B">
        <w:fldChar w:fldCharType="separate"/>
      </w:r>
      <w:ins w:id="179" w:author="Christie Bahlai" w:date="2019-10-10T09:35:00Z">
        <w:r w:rsidR="00B40C6D" w:rsidRPr="00B40C6D">
          <w:rPr>
            <w:rFonts w:ascii="Calibri" w:hAnsi="Calibri" w:cs="Calibri"/>
            <w:rPrChange w:id="180" w:author="Christie Bahlai" w:date="2019-10-10T09:35:00Z">
              <w:rPr/>
            </w:rPrChange>
          </w:rPr>
          <w:t>[61]</w:t>
        </w:r>
      </w:ins>
      <w:del w:id="181" w:author="Christie Bahlai" w:date="2019-10-10T09:35:00Z">
        <w:r w:rsidR="000F47FB" w:rsidRPr="00B40C6D" w:rsidDel="00B40C6D">
          <w:rPr>
            <w:rPrChange w:id="182" w:author="Christie Bahlai" w:date="2019-10-10T09:35:00Z">
              <w:rPr>
                <w:rFonts w:ascii="Calibri" w:hAnsi="Calibri" w:cs="Calibri"/>
              </w:rPr>
            </w:rPrChange>
          </w:rPr>
          <w:delText>[60]</w:delText>
        </w:r>
      </w:del>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ins w:id="183" w:author="Christie Bahlai" w:date="2019-10-10T09:35:00Z">
        <w:r w:rsidR="00B40C6D">
          <w:instrText xml:space="preserve"> ADDIN ZOTERO_ITEM CSL_CITATION {"citationID":"IKP008Vd","properties":{"formattedCitation":"[62,63]","plainCitation":"[62,63]","noteIndex":0},"citationItems":[{"id":2011,"uris":["http://zotero.org/users/3015424/items/CT37BZBS"],"uri":["http://zotero.org/users/3015424/items/CT37BZBS"],"itemData":{"id":2011,"type":"article-journal","title":"New Perspectives on Monarch Migration, Evolution, and Population Biology","container-title":"Monarchs in a Changing World: Biology and Conservation of an Iconic Butterfly","page":"203","author":[{"family":"Davis","given":"ANDREW K."},{"family":"Altizer","given":"SONIA"}],"issued":{"date-parts":[["2015"]]}}},{"id":1811,"uris":["http://zotero.org/users/3015424/items/YKNUEEL3"],"uri":["http://zotero.org/users/3015424/items/YKNUEEL3"],"itemData":{"id":1811,"type":"article-journal","title":"Multiscale seasonal factors drive the size of winter monarch colonies","container-title":"Proceedings of the National Academy of Sciences","page":"8609","volume":"116","issue":"17","abstract":"We address a debate that has spurred scientific and public discourse: whether conditions during autumn migration are contributing to the decline of the eastern monarch butterfly population. Using a multiscale modeling approach, we reveal that continental-scale landscape greenness during migration (proxy for nectar availability) and the amount of forest cover at winter sites significantly influence arrival colony sizes. We also demonstrate a significant demographic connection between summer and winter population sizes. Our results suggest that environmental factors during—and at the culmination of—autumn migration, combined with summer population size, explain a substantial portion of temporal variation in monarch population dynamics during a time frame after which other major putative sources of mortality (host plant and winter habitat loss) have lessened considerably.Monarch butterflies in eastern North America have declined by 84% on Mexican wintering grounds since the observed peak in 1996. However, coarse-scale population indices from northern US breeding grounds do not show a consistent downward trend. This discrepancy has led to speculation that autumn migration may be a critical limiting period. We address this hypothesis by examining the role of multiscale processes impacting monarchs during autumn, assessed using arrival abundances at all known winter colony sites over a 12-y period (2004–2015). We quantified effects of continental-scale (climate, landscape greenness, and disease) and local-scale (colony habitat quality) drivers of spatiotemporal trends in winter colony sizes. We also included effects of peak summer and migratory population indices. Our results demonstrate that higher summer abundance on northern breeding grounds led to larger winter colonies as did greener autumns, a proxy for increased nectar availability in southern US floral corridors. Colony sizes were also positively correlated with the amount of local dense forest cover and whether they were located within the Monarch Butterfly Biosphere Reserve, but were not influenced by disease rates. Although we demonstrate a demographic link between summer and fine-scale winter population sizes, we also reveal that conditions experienced during, and at the culmination of, autumn migration impact annual dynamics. Monarchs face a growing threat if floral resources and winter habitat availability diminish under climate change. Our study tackles a long-standing gap in the monarch’s annual cycle and highlights the importance of evaluating migratory conditions to understand mechanisms governing long-term population trends.","DOI":"10.1073/pnas.1805114116","journalAbbreviation":"Proc Natl Acad Sci USA","author":[{"family":"Saunders","given":"Sarah P."},{"family":"Ries","given":"Leslie"},{"family":"Neupane","given":"Naresh"},{"family":"Ramírez","given":"M. Isabel"},{"family":"García-Serrano","given":"Eligio"},{"family":"Rendón-Salinas","given":"Eduardo"},{"family":"Zipkin","given":"Elise F."}],"issued":{"date-parts":[["2019",4,23]]}}}],"schema":"https://github.com/citation-style-language/schema/raw/master/csl-citation.json"} </w:instrText>
        </w:r>
      </w:ins>
      <w:del w:id="184" w:author="Christie Bahlai" w:date="2019-10-10T09:35:00Z">
        <w:r w:rsidR="000F47FB" w:rsidDel="00B40C6D">
          <w:delInstrText xml:space="preserve"> ADDIN ZOTERO_ITEM CSL_CITATION {"citationID":"IKP008Vd","properties":{"formattedCitation":"[61,62]","plainCitation":"[61,62]","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id":2217,"uris":["http://zotero.org/users/3015424/items/YKNUEEL3"],"uri":["http://zotero.org/users/3015424/items/YKNUEEL3"],"itemData":{"id":2217,"type":"article-journal","title":"Multiscale seasonal factors drive the size of winter monarch colonies","container-title":"Proceedings of the National Academy of Sciences","page":"8609","volume":"116","issue":"17","abstract":"We address a debate that has spurred scientific and public discourse: whether conditions during autumn migration are contributing to the decline of the eastern monarch butterfly population. Using a multiscale modeling approach, we reveal that continental-scale landscape greenness during migration (proxy for nectar availability) and the amount of forest cover at winter sites significantly influence arrival colony sizes. We also demonstrate a significant demographic connection between summer and winter population sizes. Our results suggest that environmental factors during—and at the culmination of—autumn migration, combined with summer population size, explain a substantial portion of temporal variation in monarch population dynamics during a time frame after which other major putative sources of mortality (host plant and winter habitat loss) have lessened considerably.Monarch butterflies in eastern North America have declined by 84% on Mexican wintering grounds since the observed peak in 1996. However, coarse-scale population indices from northern US breeding grounds do not show a consistent downward trend. This discrepancy has led to speculation that autumn migration may be a critical limiting period. We address this hypothesis by examining the role of multiscale processes impacting monarchs during autumn, assessed using arrival abundances at all known winter colony sites over a 12-y period (2004–2015). We quantified effects of continental-scale (climate, landscape greenness, and disease) and local-scale (colony habitat quality) drivers of spatiotemporal trends in winter colony sizes. We also included effects of peak summer and migratory population indices. Our results demonstrate that higher summer abundance on northern breeding grounds led to larger winter colonies as did greener autumns, a proxy for increased nectar availability in southern US floral corridors. Colony sizes were also positively correlated with the amount of local dense forest cover and whether they were located within the Monarch Butterfly Biosphere Reserve, but were not influenced by disease rates. Although we demonstrate a demographic link between summer and fine-scale winter population sizes, we also reveal that conditions experienced during, and at the culmination of, autumn migration impact annual dynamics. Monarchs face a growing threat if floral resources and winter habitat availability diminish under climate change. Our study tackles a long-standing gap in the monarch’s annual cycle and highlights the importance of evaluating migratory conditions to understand mechanisms governing long-term population trends.","DOI":"10.1073/pnas.1805114116","journalAbbreviation":"Proc Natl Acad Sci USA","author":[{"family":"Saunders","given":"Sarah P."},{"family":"Ries","given":"Leslie"},{"family":"Neupane","given":"Naresh"},{"family":"Ramírez","given":"M. Isabel"},{"family":"García-Serrano","given":"Eligio"},{"family":"Rendón-Salinas","given":"Eduardo"},{"family":"Zipkin","given":"Elise F."}],"issued":{"date-parts":[["2019",4,23]]}}}],"schema":"https://github.com/citation-style-language/schema/raw/master/csl-citation.json"} </w:delInstrText>
        </w:r>
      </w:del>
      <w:r w:rsidR="00647F76">
        <w:fldChar w:fldCharType="separate"/>
      </w:r>
      <w:ins w:id="185" w:author="Christie Bahlai" w:date="2019-10-10T09:35:00Z">
        <w:r w:rsidR="00B40C6D" w:rsidRPr="00B40C6D">
          <w:rPr>
            <w:rFonts w:ascii="Calibri" w:hAnsi="Calibri" w:cs="Calibri"/>
            <w:rPrChange w:id="186" w:author="Christie Bahlai" w:date="2019-10-10T09:35:00Z">
              <w:rPr/>
            </w:rPrChange>
          </w:rPr>
          <w:t>[62,63]</w:t>
        </w:r>
      </w:ins>
      <w:del w:id="187" w:author="Christie Bahlai" w:date="2019-10-10T09:35:00Z">
        <w:r w:rsidR="000F47FB" w:rsidRPr="00B40C6D" w:rsidDel="00B40C6D">
          <w:rPr>
            <w:rPrChange w:id="188" w:author="Christie Bahlai" w:date="2019-10-10T09:35:00Z">
              <w:rPr>
                <w:rFonts w:ascii="Calibri" w:hAnsi="Calibri" w:cs="Calibri"/>
              </w:rPr>
            </w:rPrChange>
          </w:rPr>
          <w:delText>[61,62]</w:delText>
        </w:r>
      </w:del>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w:t>
      </w:r>
      <w:r w:rsidR="00D84C75">
        <w:t xml:space="preserve">dynamic </w:t>
      </w:r>
      <w:r w:rsidR="001A760B">
        <w:t xml:space="preserve">shifts </w:t>
      </w:r>
      <w:r w:rsidR="000F0016">
        <w:t>complicated</w:t>
      </w:r>
      <w:r w:rsidR="001A760B">
        <w:t>.</w:t>
      </w:r>
    </w:p>
    <w:p w14:paraId="2DC1886C" w14:textId="10FCA8E2" w:rsidR="00493C01" w:rsidRPr="00B316F6" w:rsidRDefault="00493C01" w:rsidP="00493C01">
      <w:pPr>
        <w:rPr>
          <w:b/>
          <w:u w:val="single"/>
        </w:rPr>
      </w:pPr>
      <w:r w:rsidRPr="00B316F6">
        <w:rPr>
          <w:b/>
          <w:u w:val="single"/>
        </w:rPr>
        <w:t>Discussion</w:t>
      </w:r>
    </w:p>
    <w:p w14:paraId="67090113" w14:textId="61670C14" w:rsidR="003767CE" w:rsidRDefault="00CF1B74" w:rsidP="00705548">
      <w:r>
        <w:t xml:space="preserve">The </w:t>
      </w:r>
      <w:r w:rsidR="005907DA">
        <w:t xml:space="preserve">DSD </w:t>
      </w:r>
      <w:r w:rsidR="00F63325">
        <w:t>algorithm</w:t>
      </w:r>
      <w:r w:rsidR="008724B5">
        <w:t xml:space="preserve"> </w:t>
      </w:r>
      <w:r>
        <w:t xml:space="preserve">provides a novel tool for </w:t>
      </w:r>
      <w:r w:rsidR="00575692">
        <w:t xml:space="preserve">evaluating </w:t>
      </w:r>
      <w:r w:rsidR="00F4492E">
        <w:t xml:space="preserve">shifts </w:t>
      </w:r>
      <w:r w:rsidR="00575692">
        <w:t>in parameter</w:t>
      </w:r>
      <w:r w:rsidR="00B85863">
        <w:t xml:space="preserve"> value</w:t>
      </w:r>
      <w:r w:rsidR="00575692">
        <w:t>s</w:t>
      </w:r>
      <w:r w:rsidR="00F07910">
        <w:t xml:space="preserve"> that govern </w:t>
      </w:r>
      <w:r w:rsidR="00B74773">
        <w:t xml:space="preserve">density-dependent </w:t>
      </w:r>
      <w:r w:rsidR="00F07910">
        <w:t>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w:t>
      </w:r>
      <w:r w:rsidR="005907DA">
        <w:t xml:space="preserve">DSD </w:t>
      </w:r>
      <w:r w:rsidR="00F63325">
        <w:t xml:space="preserve">algorithm </w:t>
      </w:r>
      <w:r w:rsidR="0010648E">
        <w:t>can</w:t>
      </w:r>
      <w:r w:rsidR="00575692">
        <w:t xml:space="preserve"> </w:t>
      </w:r>
      <w:r>
        <w:t xml:space="preserve">not only identify and quantify parameter changes but </w:t>
      </w:r>
      <w:r w:rsidR="0037042E">
        <w:t xml:space="preserve">also </w:t>
      </w:r>
      <w:r w:rsidR="00F57D13">
        <w:t xml:space="preserve">assess </w:t>
      </w:r>
      <w:r w:rsidR="004422F7">
        <w:t>uncertainty in potential break points</w:t>
      </w:r>
      <w:r>
        <w:t xml:space="preserve"> </w:t>
      </w:r>
      <w:r w:rsidR="00575692">
        <w:t xml:space="preserve">and help </w:t>
      </w:r>
      <w:r w:rsidR="008E1411">
        <w:t>detect</w:t>
      </w:r>
      <w:r w:rsidR="00575692">
        <w:t xml:space="preserve"> time frames </w:t>
      </w:r>
      <w:r w:rsidR="008E1411">
        <w:t>w</w:t>
      </w:r>
      <w:r w:rsidR="00F91DD5">
        <w:t>h</w:t>
      </w:r>
      <w:r w:rsidR="008E1411">
        <w:t>ere</w:t>
      </w:r>
      <w:r w:rsidR="000E5818">
        <w:t xml:space="preserve"> additional</w:t>
      </w:r>
      <w:r w:rsidR="008E1411">
        <w:t xml:space="preserve"> research should be </w:t>
      </w:r>
      <w:r w:rsidR="00681A31">
        <w:t>focused</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w:t>
      </w:r>
      <w:r w:rsidR="004B4314">
        <w:t>,</w:t>
      </w:r>
      <w:r w:rsidR="005C5E4E">
        <w:t xml:space="preserve">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r w:rsidR="006D031D">
        <w:t xml:space="preserve">Characterizing </w:t>
      </w:r>
      <w:r w:rsidR="004C7707">
        <w:t xml:space="preserve">dynamic </w:t>
      </w:r>
      <w:r w:rsidR="006D031D">
        <w:t xml:space="preserve">transitions in </w:t>
      </w:r>
      <w:r w:rsidR="00502B7C">
        <w:t xml:space="preserve">population </w:t>
      </w:r>
      <w:r w:rsidR="00B63D41">
        <w:t xml:space="preserve">time series </w:t>
      </w:r>
      <w:r w:rsidR="006D031D">
        <w:t xml:space="preserve">data has been </w:t>
      </w:r>
      <w:r w:rsidR="005000CD">
        <w:t>hindered</w:t>
      </w:r>
      <w:r w:rsidR="006D031D">
        <w:t xml:space="preserve"> </w:t>
      </w:r>
      <w:r w:rsidR="006D031D" w:rsidRPr="006D031D">
        <w:t>by</w:t>
      </w:r>
      <w:r w:rsidR="005000CD">
        <w:t xml:space="preserve"> a</w:t>
      </w:r>
      <w:r w:rsidR="006D031D" w:rsidRPr="006D031D">
        <w:t xml:space="preserve"> lack of a common, accessible, and </w:t>
      </w:r>
      <w:r w:rsidR="006D031D">
        <w:t xml:space="preserve">empirical </w:t>
      </w:r>
      <w:r w:rsidR="006D031D" w:rsidRPr="006D031D">
        <w:t>approach</w:t>
      </w:r>
      <w:r w:rsidR="006D031D">
        <w:t xml:space="preserve">es </w:t>
      </w:r>
      <w:r w:rsidR="006D031D" w:rsidRPr="006D031D">
        <w:fldChar w:fldCharType="begin"/>
      </w:r>
      <w:ins w:id="189" w:author="Christie Bahlai" w:date="2019-10-10T09:35:00Z">
        <w:r w:rsidR="00B40C6D">
          <w:instrText xml:space="preserve"> ADDIN ZOTERO_ITEM CSL_CITATION {"citationID":"MuiXhb2h","properties":{"formattedCitation":"[2]","plainCitation":"[2]","noteIndex":0},"citationItems":[{"id":973,"uris":["http://zotero.org/users/3015424/items/PPQQABTK"],"uri":["http://zotero.org/users/3015424/items/PPQQABTK"],"itemData":{"id":973,"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ins>
      <w:del w:id="190" w:author="Christie Bahlai" w:date="2019-10-10T09:35:00Z">
        <w:r w:rsidR="007D78F2" w:rsidDel="00B40C6D">
          <w:delInstrText xml:space="preserve"> ADDIN ZOTERO_ITEM CSL_CITATION {"citationID":"MuiXhb2h","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delInstrText>
        </w:r>
      </w:del>
      <w:r w:rsidR="006D031D" w:rsidRPr="006D031D">
        <w:fldChar w:fldCharType="separate"/>
      </w:r>
      <w:r w:rsidR="006D031D" w:rsidRPr="006D031D">
        <w:t>[2]</w:t>
      </w:r>
      <w:r w:rsidR="006D031D" w:rsidRPr="006D031D">
        <w:fldChar w:fldCharType="end"/>
      </w:r>
      <w:r w:rsidR="006D031D" w:rsidRPr="006D031D">
        <w:t xml:space="preserve">. </w:t>
      </w:r>
      <w:r w:rsidR="009A584F">
        <w:t>Most assessment</w:t>
      </w:r>
      <w:r w:rsidR="00A74925">
        <w:t>s</w:t>
      </w:r>
      <w:r w:rsidR="009A584F">
        <w:t xml:space="preserve"> of </w:t>
      </w:r>
      <w:r w:rsidR="004C7707">
        <w:t xml:space="preserve">break </w:t>
      </w:r>
      <w:r w:rsidR="009A584F">
        <w:t xml:space="preserve">points </w:t>
      </w:r>
      <w:r w:rsidR="00CA022F">
        <w:t>in ecological research are</w:t>
      </w:r>
      <w:r w:rsidR="006D031D">
        <w:t xml:space="preserve"> </w:t>
      </w:r>
      <w:r w:rsidR="006D031D" w:rsidRPr="006D031D">
        <w:rPr>
          <w:i/>
        </w:rPr>
        <w:t>ad hoc</w:t>
      </w:r>
      <w:r w:rsidR="006D031D">
        <w:t xml:space="preserve"> </w:t>
      </w:r>
      <w:r w:rsidR="006D031D" w:rsidRPr="006D031D">
        <w:fldChar w:fldCharType="begin"/>
      </w:r>
      <w:ins w:id="191" w:author="Christie Bahlai" w:date="2019-10-10T09:35:00Z">
        <w:r w:rsidR="00B40C6D">
          <w:instrText xml:space="preserve"> ADDIN ZOTERO_ITEM CSL_CITATION {"citationID":"ZOtDkqBX","properties":{"formattedCitation":"[12,14\\uc0\\u8211{}17]","plainCitation":"[12,14–17]","noteIndex":0},"citationItems":[{"id":1762,"uris":["http://zotero.org/users/3015424/items/FNF46M6A"],"uri":["http://zotero.org/users/3015424/items/FNF46M6A"],"itemData":{"id":1762,"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17,"uris":["http://zotero.org/users/3015424/items/W6I97M48"],"uri":["http://zotero.org/users/3015424/items/W6I97M48"],"itemData":{"id":2017,"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760,"uris":["http://zotero.org/users/3015424/items/E2AK35VQ"],"uri":["http://zotero.org/users/3015424/items/E2AK35VQ"],"itemData":{"id":176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789,"uris":["http://zotero.org/users/3015424/items/VNTURNAN"],"uri":["http://zotero.org/users/3015424/items/VNTURNAN"],"itemData":{"id":1789,"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954,"uris":["http://zotero.org/users/3015424/items/PAV52G2G"],"uri":["http://zotero.org/users/3015424/items/PAV52G2G"],"itemData":{"id":954,"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ins>
      <w:del w:id="192" w:author="Christie Bahlai" w:date="2019-10-10T09:35:00Z">
        <w:r w:rsidR="000F47FB" w:rsidDel="00B40C6D">
          <w:delInstrText xml:space="preserve"> ADDIN ZOTERO_ITEM CSL_CITATION {"citationID":"ZOtDkqBX","properties":{"formattedCitation":"[12,14\\uc0\\u8211{}17]","plainCitation":"[12,14–17]","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delInstrText>
        </w:r>
      </w:del>
      <w:r w:rsidR="006D031D" w:rsidRPr="006D031D">
        <w:fldChar w:fldCharType="separate"/>
      </w:r>
      <w:r w:rsidR="000F47FB" w:rsidRPr="000F47FB">
        <w:rPr>
          <w:rFonts w:ascii="Calibri" w:hAnsi="Calibri" w:cs="Calibri"/>
          <w:szCs w:val="24"/>
        </w:rPr>
        <w:t>[12,14–17]</w:t>
      </w:r>
      <w:r w:rsidR="006D031D" w:rsidRPr="006D031D">
        <w:fldChar w:fldCharType="end"/>
      </w:r>
      <w:r w:rsidR="006D031D" w:rsidRPr="006D031D">
        <w:t xml:space="preserve">, </w:t>
      </w:r>
      <w:r w:rsidR="006D031D">
        <w:t>introducing the potential for bias</w:t>
      </w:r>
      <w:r w:rsidR="00D83939">
        <w:t xml:space="preserve"> in </w:t>
      </w:r>
      <w:r w:rsidR="004C7707">
        <w:t xml:space="preserve">break </w:t>
      </w:r>
      <w:r w:rsidR="00D83939">
        <w:t>point selection,</w:t>
      </w:r>
      <w:r w:rsidR="00872323">
        <w:t xml:space="preserve"> particularly in c</w:t>
      </w:r>
      <w:r w:rsidR="003D01F5">
        <w:t>ases where nonlinear dynamics are likely to occur</w:t>
      </w:r>
      <w:r w:rsidR="006D031D" w:rsidRPr="006D031D">
        <w:t xml:space="preserve">. </w:t>
      </w:r>
      <w:r w:rsidR="00872323">
        <w:t>Our</w:t>
      </w:r>
      <w:r w:rsidR="008724B5">
        <w:t xml:space="preserve"> DSD algorithm</w:t>
      </w:r>
      <w:r w:rsidR="00D83939">
        <w:t xml:space="preserve"> directly addresses this gap</w:t>
      </w:r>
      <w:r w:rsidR="00CA022F">
        <w:t xml:space="preserve"> in tools</w:t>
      </w:r>
      <w:r w:rsidR="00D83939">
        <w:t>, using</w:t>
      </w:r>
      <w:r w:rsidR="008724B5" w:rsidRPr="008724B5">
        <w:t xml:space="preserve"> </w:t>
      </w:r>
      <w:r w:rsidR="00D83939">
        <w:t>an information-theoretic</w:t>
      </w:r>
      <w:r w:rsidR="00C9597E">
        <w:t>,</w:t>
      </w:r>
      <w:r w:rsidR="008724B5" w:rsidRPr="008724B5">
        <w:t xml:space="preserve"> </w:t>
      </w:r>
      <w:r w:rsidR="00D56B03">
        <w:t xml:space="preserve">model selection </w:t>
      </w:r>
      <w:r w:rsidR="008724B5" w:rsidRPr="008724B5">
        <w:t xml:space="preserve">approach and </w:t>
      </w:r>
      <w:r w:rsidR="00D83939">
        <w:t xml:space="preserve">a framework </w:t>
      </w:r>
      <w:r w:rsidR="00776359">
        <w:t xml:space="preserve">that </w:t>
      </w:r>
      <w:r w:rsidR="008724B5">
        <w:t>can incorporate</w:t>
      </w:r>
      <w:r w:rsidR="008724B5" w:rsidRPr="008724B5">
        <w:t xml:space="preserve"> </w:t>
      </w:r>
      <w:r w:rsidR="003D01F5">
        <w:t xml:space="preserve">a variety </w:t>
      </w:r>
      <w:r w:rsidR="00302827">
        <w:t xml:space="preserve">nonlinear population </w:t>
      </w:r>
      <w:r w:rsidR="008724B5" w:rsidRPr="008724B5">
        <w:t xml:space="preserve">models </w:t>
      </w:r>
      <w:r w:rsidR="00302827">
        <w:t xml:space="preserve">to assess </w:t>
      </w:r>
      <w:r w:rsidR="008724B5" w:rsidRPr="008724B5">
        <w:t xml:space="preserve">ecological processes. </w:t>
      </w:r>
    </w:p>
    <w:p w14:paraId="3CA012A9" w14:textId="3A56DA43" w:rsidR="004B6859" w:rsidRDefault="008724B5" w:rsidP="004B6859">
      <w:r w:rsidRPr="008724B5">
        <w:t xml:space="preserve">The </w:t>
      </w:r>
      <w:r w:rsidR="00D83939">
        <w:t xml:space="preserve">core </w:t>
      </w:r>
      <w:r w:rsidRPr="008724B5">
        <w:t xml:space="preserve">novelty of </w:t>
      </w:r>
      <w:r w:rsidR="00302827">
        <w:t>our tool</w:t>
      </w:r>
      <w:r w:rsidRPr="008724B5">
        <w:t xml:space="preserve"> lies in the model selection </w:t>
      </w:r>
      <w:r w:rsidR="00F86626">
        <w:t>procedure</w:t>
      </w:r>
      <w:r w:rsidR="00F86626" w:rsidRPr="008724B5">
        <w:t xml:space="preserve"> </w:t>
      </w:r>
      <w:r w:rsidRPr="008724B5">
        <w:t xml:space="preserve">used within the DSD algorithm, which allows for greater </w:t>
      </w:r>
      <w:r w:rsidR="0089718D">
        <w:t>accuracy</w:t>
      </w:r>
      <w:r w:rsidR="0089718D" w:rsidRPr="008724B5">
        <w:t xml:space="preserve"> </w:t>
      </w:r>
      <w:r w:rsidRPr="008724B5">
        <w:t xml:space="preserve">than </w:t>
      </w:r>
      <w:r w:rsidR="00C57D32">
        <w:t xml:space="preserve">common </w:t>
      </w:r>
      <w:r w:rsidR="004C7707">
        <w:t xml:space="preserve">break </w:t>
      </w:r>
      <w:r w:rsidRPr="008724B5">
        <w:t xml:space="preserve">point </w:t>
      </w:r>
      <w:r w:rsidR="001C490A">
        <w:t>detection</w:t>
      </w:r>
      <w:r w:rsidRPr="008724B5">
        <w:t xml:space="preserve"> models</w:t>
      </w:r>
      <w:r>
        <w:t xml:space="preserve"> </w:t>
      </w:r>
      <w:r>
        <w:fldChar w:fldCharType="begin"/>
      </w:r>
      <w:ins w:id="193" w:author="Christie Bahlai" w:date="2019-10-10T09:35:00Z">
        <w:r w:rsidR="00B40C6D">
          <w:instrText xml:space="preserve"> ADDIN ZOTERO_ITEM CSL_CITATION {"citationID":"ksslRJXn","properties":{"formattedCitation":"[1]","plainCitation":"[1]","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ins>
      <w:del w:id="194" w:author="Christie Bahlai" w:date="2019-10-10T09:35:00Z">
        <w:r w:rsidDel="00B40C6D">
          <w:delInstrText xml:space="preserve"> ADDIN ZOTERO_ITEM CSL_CITATION {"citationID":"ksslRJXn","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delInstrText>
        </w:r>
      </w:del>
      <w:r>
        <w:fldChar w:fldCharType="separate"/>
      </w:r>
      <w:r w:rsidRPr="00CC0E99">
        <w:rPr>
          <w:rFonts w:ascii="Calibri" w:hAnsi="Calibri" w:cs="Calibri"/>
        </w:rPr>
        <w:t>[1]</w:t>
      </w:r>
      <w:r>
        <w:fldChar w:fldCharType="end"/>
      </w:r>
      <w:r w:rsidR="004C7707">
        <w:t xml:space="preserve">. The </w:t>
      </w:r>
      <w:r w:rsidR="00CA2870">
        <w:t xml:space="preserve">DSD </w:t>
      </w:r>
      <w:r w:rsidR="00D83939">
        <w:t>additionally</w:t>
      </w:r>
      <w:r w:rsidRPr="008724B5">
        <w:t xml:space="preserve"> allows user</w:t>
      </w:r>
      <w:r w:rsidR="00980634">
        <w:t>s</w:t>
      </w:r>
      <w:r w:rsidR="00D83939">
        <w:t xml:space="preserve"> to</w:t>
      </w:r>
      <w:r w:rsidRPr="008724B5">
        <w:t xml:space="preserve"> </w:t>
      </w:r>
      <w:r w:rsidR="00D83939">
        <w:t>assess</w:t>
      </w:r>
      <w:r w:rsidRPr="008724B5">
        <w:t xml:space="preserve"> </w:t>
      </w:r>
      <w:r w:rsidR="00D83939">
        <w:t xml:space="preserve">the </w:t>
      </w:r>
      <w:r w:rsidRPr="008724B5">
        <w:t xml:space="preserve">confidence </w:t>
      </w:r>
      <w:proofErr w:type="gramStart"/>
      <w:r w:rsidRPr="008724B5">
        <w:t>in a given</w:t>
      </w:r>
      <w:proofErr w:type="gramEnd"/>
      <w:r w:rsidRPr="008724B5">
        <w:t xml:space="preserve"> break point</w:t>
      </w:r>
      <w:r w:rsidR="003B069C">
        <w:t xml:space="preserve">, as well as </w:t>
      </w:r>
      <w:r w:rsidR="00CA2870">
        <w:t xml:space="preserve">providing </w:t>
      </w:r>
      <w:r w:rsidR="003B069C">
        <w:t xml:space="preserve">a measure of which break points are likely to appear together, if multiple </w:t>
      </w:r>
      <w:r w:rsidR="00F20E6A">
        <w:t xml:space="preserve">dynamic </w:t>
      </w:r>
      <w:r w:rsidR="003B069C">
        <w:t xml:space="preserve">shifts have </w:t>
      </w:r>
      <w:r w:rsidR="00D83939">
        <w:t>occurred</w:t>
      </w:r>
      <w:r w:rsidRPr="008724B5">
        <w:t>.</w:t>
      </w:r>
      <w:r w:rsidR="003B069C" w:rsidRPr="003B069C">
        <w:t xml:space="preserve"> </w:t>
      </w:r>
      <w:r w:rsidR="00E7288D">
        <w:t>I</w:t>
      </w:r>
      <w:r w:rsidR="00B8782E">
        <w:t xml:space="preserve">nformation-theoretic approaches such as model selection using AIC, may be prone to over-fitting, particularly when data are limited </w:t>
      </w:r>
      <w:r w:rsidR="00B8782E">
        <w:fldChar w:fldCharType="begin"/>
      </w:r>
      <w:ins w:id="195" w:author="Christie Bahlai" w:date="2019-10-10T09:35:00Z">
        <w:r w:rsidR="00B40C6D">
          <w:instrText xml:space="preserve"> ADDIN ZOTERO_ITEM CSL_CITATION {"citationID":"U8HQnuBU","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del w:id="196" w:author="Christie Bahlai" w:date="2019-10-10T09:35:00Z">
        <w:r w:rsidR="00247AF9" w:rsidDel="00B40C6D">
          <w:delInstrText xml:space="preserve"> ADDIN ZOTERO_ITEM CSL_CITATION {"citationID":"U8HQnuBU","properties":{"formattedCitation":"[35]","plainCitation":"[35]","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delInstrText>
        </w:r>
      </w:del>
      <w:r w:rsidR="00B8782E">
        <w:fldChar w:fldCharType="separate"/>
      </w:r>
      <w:r w:rsidR="00247AF9" w:rsidRPr="00247AF9">
        <w:rPr>
          <w:rFonts w:ascii="Calibri" w:hAnsi="Calibri" w:cs="Calibri"/>
        </w:rPr>
        <w:t>[35]</w:t>
      </w:r>
      <w:r w:rsidR="00B8782E">
        <w:fldChar w:fldCharType="end"/>
      </w:r>
      <w:r w:rsidR="00B8782E">
        <w:t>. Thus, w</w:t>
      </w:r>
      <w:r w:rsidR="004B6859">
        <w:t xml:space="preserve">e used </w:t>
      </w:r>
      <w:proofErr w:type="spellStart"/>
      <w:r w:rsidR="004B6859">
        <w:t>AICc</w:t>
      </w:r>
      <w:proofErr w:type="spellEnd"/>
      <w:r w:rsidR="004B6859">
        <w:t xml:space="preserve">, the Akaike Information Criterion corrected for small sample sizes, as the selection criterion </w:t>
      </w:r>
      <w:r w:rsidR="00F81120">
        <w:t>within</w:t>
      </w:r>
      <w:r w:rsidR="00556E23">
        <w:t xml:space="preserve"> the</w:t>
      </w:r>
      <w:r w:rsidR="004B6859">
        <w:t xml:space="preserve"> </w:t>
      </w:r>
      <w:r w:rsidR="005907DA">
        <w:t>D</w:t>
      </w:r>
      <w:r w:rsidR="004B6859">
        <w:t xml:space="preserve">SD </w:t>
      </w:r>
      <w:r w:rsidR="00F63325">
        <w:t>algorithm</w:t>
      </w:r>
      <w:r w:rsidR="004B6859">
        <w:t xml:space="preserve">. </w:t>
      </w:r>
      <w:proofErr w:type="spellStart"/>
      <w:r w:rsidR="004B6859">
        <w:t>AICc</w:t>
      </w:r>
      <w:proofErr w:type="spellEnd"/>
      <w:r w:rsidR="004B6859">
        <w:t xml:space="preserve"> is generally recommended in place of AIC in situations where small samples sizes are being examined</w:t>
      </w:r>
      <w:r w:rsidR="00CB4167">
        <w:t xml:space="preserve"> as </w:t>
      </w:r>
      <w:r w:rsidR="00DE197D">
        <w:t>it incorporates a penalty term that is inversely related to the number of observations</w:t>
      </w:r>
      <w:r w:rsidR="003E73A6">
        <w:t>.  A</w:t>
      </w:r>
      <w:r w:rsidR="00DE197D">
        <w:t xml:space="preserve">s sample size increases, the penalty for model complexity is reduced and </w:t>
      </w:r>
      <w:proofErr w:type="spellStart"/>
      <w:r w:rsidR="00DE197D">
        <w:t>AICc</w:t>
      </w:r>
      <w:proofErr w:type="spellEnd"/>
      <w:r w:rsidR="00DE197D">
        <w:t xml:space="preserve"> approaches AIC </w:t>
      </w:r>
      <w:r w:rsidR="00DE197D">
        <w:fldChar w:fldCharType="begin"/>
      </w:r>
      <w:ins w:id="197" w:author="Christie Bahlai" w:date="2019-10-10T09:35:00Z">
        <w:r w:rsidR="00B40C6D">
          <w:instrText xml:space="preserve"> ADDIN ZOTERO_ITEM CSL_CITATION {"citationID":"vVHrNJ4K","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del w:id="198" w:author="Christie Bahlai" w:date="2019-10-10T09:35:00Z">
        <w:r w:rsidR="00247AF9" w:rsidDel="00B40C6D">
          <w:delInstrText xml:space="preserve"> ADDIN ZOTERO_ITEM CSL_CITATION {"citationID":"vVHrNJ4K","properties":{"formattedCitation":"[35]","plainCitation":"[35]","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delInstrText>
        </w:r>
      </w:del>
      <w:r w:rsidR="00DE197D">
        <w:fldChar w:fldCharType="separate"/>
      </w:r>
      <w:r w:rsidR="00247AF9" w:rsidRPr="00247AF9">
        <w:rPr>
          <w:rFonts w:ascii="Calibri" w:hAnsi="Calibri" w:cs="Calibri"/>
        </w:rPr>
        <w:t>[35]</w:t>
      </w:r>
      <w:r w:rsidR="00DE197D">
        <w:fldChar w:fldCharType="end"/>
      </w:r>
      <w:r w:rsidR="00DE197D">
        <w:t xml:space="preserve">. </w:t>
      </w:r>
      <w:r w:rsidR="004B6859">
        <w:t xml:space="preserve"> </w:t>
      </w:r>
      <w:r w:rsidR="004C7707">
        <w:t xml:space="preserve">Break </w:t>
      </w:r>
      <w:r w:rsidR="004B6859">
        <w:t xml:space="preserve">point detection methods must incorporate a </w:t>
      </w:r>
      <w:r w:rsidR="004B6859">
        <w:lastRenderedPageBreak/>
        <w:t>compromise between sensitivity and penalty for over-parameterization</w:t>
      </w:r>
      <w:r w:rsidR="006D2307">
        <w:t xml:space="preserve"> </w:t>
      </w:r>
      <w:r w:rsidR="006D2307">
        <w:fldChar w:fldCharType="begin"/>
      </w:r>
      <w:ins w:id="199" w:author="Christie Bahlai" w:date="2019-10-10T09:35:00Z">
        <w:r w:rsidR="00B40C6D">
          <w:instrText xml:space="preserve"> ADDIN ZOTERO_ITEM CSL_CITATION {"citationID":"85nH8lcE","properties":{"formattedCitation":"[1]","plainCitation":"[1]","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ins>
      <w:del w:id="200" w:author="Christie Bahlai" w:date="2019-10-10T09:35:00Z">
        <w:r w:rsidR="00C8364A" w:rsidDel="00B40C6D">
          <w:delInstrText xml:space="preserve"> ADDIN ZOTERO_ITEM CSL_CITATION {"citationID":"85nH8lcE","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delInstrText>
        </w:r>
      </w:del>
      <w:r w:rsidR="006D2307">
        <w:fldChar w:fldCharType="separate"/>
      </w:r>
      <w:r w:rsidR="00C8364A" w:rsidRPr="00CC0E99">
        <w:rPr>
          <w:rFonts w:ascii="Calibri" w:hAnsi="Calibri" w:cs="Calibri"/>
        </w:rPr>
        <w:t>[1]</w:t>
      </w:r>
      <w:r w:rsidR="006D2307">
        <w:fldChar w:fldCharType="end"/>
      </w:r>
      <w:r w:rsidR="00556E23">
        <w:t>. W</w:t>
      </w:r>
      <w:r w:rsidR="00DE197D">
        <w:t xml:space="preserve">e examined the performance of both </w:t>
      </w:r>
      <w:proofErr w:type="spellStart"/>
      <w:r w:rsidR="00DE197D">
        <w:t>AICc</w:t>
      </w:r>
      <w:proofErr w:type="spellEnd"/>
      <w:r w:rsidR="00DE197D">
        <w:t xml:space="preserve"> (here) and AIC (in Appendix S1)</w:t>
      </w:r>
      <w:r w:rsidR="006D2307">
        <w:t xml:space="preserve"> and found that using </w:t>
      </w:r>
      <w:proofErr w:type="spellStart"/>
      <w:r w:rsidR="006D2307">
        <w:t>AICc</w:t>
      </w:r>
      <w:proofErr w:type="spellEnd"/>
      <w:r w:rsidR="006D2307">
        <w:t xml:space="preserve"> </w:t>
      </w:r>
      <w:r w:rsidR="004C412B">
        <w:t xml:space="preserve">performed </w:t>
      </w:r>
      <w:r w:rsidR="005B0DC9">
        <w:t>best</w:t>
      </w:r>
      <w:r w:rsidR="006D2307">
        <w:t xml:space="preserve"> for our simulated data. </w:t>
      </w:r>
      <w:r w:rsidR="00E6009A">
        <w:t xml:space="preserve">The </w:t>
      </w:r>
      <w:r w:rsidR="005907DA">
        <w:t>D</w:t>
      </w:r>
      <w:r w:rsidR="00E6009A">
        <w:t xml:space="preserve">SD </w:t>
      </w:r>
      <w:r w:rsidR="00F63325">
        <w:t>algorithm</w:t>
      </w:r>
      <w:r w:rsidR="00E6009A">
        <w:t xml:space="preserve"> aides in the interpretation of break</w:t>
      </w:r>
      <w:r w:rsidR="004C412B">
        <w:t xml:space="preserve"> </w:t>
      </w:r>
      <w:r w:rsidR="00E6009A">
        <w:t>points by incorporating</w:t>
      </w:r>
      <w:r w:rsidR="006D2307">
        <w:t xml:space="preserve"> a metric</w:t>
      </w:r>
      <w:r w:rsidR="003E73A6">
        <w:t xml:space="preserve"> </w:t>
      </w:r>
      <w:r w:rsidR="006D2307">
        <w:t>based</w:t>
      </w:r>
      <w:r w:rsidR="003E73A6">
        <w:t xml:space="preserve"> on </w:t>
      </w:r>
      <w:r w:rsidR="006D2307">
        <w:t>Akaike weights</w:t>
      </w:r>
      <w:r w:rsidR="003E73A6">
        <w:t>,</w:t>
      </w:r>
      <w:r w:rsidR="006D2307">
        <w:t xml:space="preserve"> which allows user</w:t>
      </w:r>
      <w:r w:rsidR="00017805">
        <w:t>s</w:t>
      </w:r>
      <w:r w:rsidR="006D2307">
        <w:t xml:space="preserve"> t</w:t>
      </w:r>
      <w:r w:rsidR="00E6009A">
        <w:t>o assess the relative ‘strength’ of multiple breaks.</w:t>
      </w:r>
      <w:r w:rsidR="00D66BA9">
        <w:t xml:space="preserve"> </w:t>
      </w:r>
      <w:r w:rsidR="00E853EE">
        <w:t>W</w:t>
      </w:r>
      <w:r w:rsidR="00D56B03">
        <w:t xml:space="preserve">here many tools </w:t>
      </w:r>
      <w:r w:rsidR="00E853EE">
        <w:t xml:space="preserve">aim to </w:t>
      </w:r>
      <w:r w:rsidR="00D56B03">
        <w:t xml:space="preserve">identify points at which </w:t>
      </w:r>
      <w:r w:rsidR="00E853EE">
        <w:t xml:space="preserve">parameter </w:t>
      </w:r>
      <w:r w:rsidR="00D56B03">
        <w:t>change</w:t>
      </w:r>
      <w:r w:rsidR="00500C12">
        <w:t>s</w:t>
      </w:r>
      <w:r w:rsidR="00D56B03">
        <w:t xml:space="preserve"> occur, the DSD algorithm provides a measure of the confidence in each break, as well as a measure of how differing break sets perform in explaining variation in the data relative to each other.</w:t>
      </w:r>
    </w:p>
    <w:p w14:paraId="46B8581B" w14:textId="350DDD89" w:rsidR="003F34F4" w:rsidRDefault="002A75AC" w:rsidP="003F34F4">
      <w:r>
        <w:t xml:space="preserve">The </w:t>
      </w:r>
      <w:r w:rsidR="003F34F4">
        <w:t xml:space="preserve">performance </w:t>
      </w:r>
      <w:r>
        <w:t xml:space="preserve">of the </w:t>
      </w:r>
      <w:r w:rsidR="005907DA">
        <w:t xml:space="preserve">DSD </w:t>
      </w:r>
      <w:r w:rsidR="00F63325">
        <w:t xml:space="preserve">algorithm </w:t>
      </w:r>
      <w:r w:rsidR="003F34F4">
        <w:t xml:space="preserve">was </w:t>
      </w:r>
      <w:proofErr w:type="gramStart"/>
      <w:r w:rsidR="00F97DEF">
        <w:t xml:space="preserve">fairly </w:t>
      </w:r>
      <w:r w:rsidR="003F34F4">
        <w:t>stable</w:t>
      </w:r>
      <w:proofErr w:type="gramEnd"/>
      <w:r w:rsidR="003F34F4">
        <w:t xml:space="preserv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w:t>
      </w:r>
      <w:r w:rsidR="00D66BA9">
        <w:t xml:space="preserve"> of the population size</w:t>
      </w:r>
      <w:r w:rsidR="00D46A63">
        <w:t>) had little</w:t>
      </w:r>
      <w:r w:rsidR="006E5956">
        <w:t xml:space="preserve"> effect on </w:t>
      </w:r>
      <w:r w:rsidR="00F63325">
        <w:t xml:space="preserve">algorithm </w:t>
      </w:r>
      <w:r w:rsidR="006E5956">
        <w:t>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w:t>
      </w:r>
      <w:r w:rsidR="005907DA">
        <w:t xml:space="preserve">DSD </w:t>
      </w:r>
      <w:r w:rsidR="00F63325">
        <w:t>algorithm</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w:t>
      </w:r>
      <w:r w:rsidR="00012721">
        <w:t>a</w:t>
      </w:r>
      <w:r w:rsidR="003D53A6">
        <w:t xml:space="preserve"> population’s carry capacity </w:t>
      </w:r>
      <w:r w:rsidR="003F34F4">
        <w:t xml:space="preserve">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w:t>
      </w:r>
      <w:r w:rsidR="003F34F4" w:rsidRPr="003D53A6">
        <w:t>in</w:t>
      </w:r>
      <w:r w:rsidR="003F34F4" w:rsidRPr="009C3D6D">
        <w:t xml:space="preserve"> </w:t>
      </w:r>
      <w:r w:rsidR="003D53A6" w:rsidRPr="009C3D6D">
        <w:t>population growth rate</w:t>
      </w:r>
      <w:r w:rsidR="003D53A6">
        <w:rPr>
          <w:i/>
        </w:rPr>
        <w:t xml:space="preserve"> </w:t>
      </w:r>
      <w:r w:rsidR="002B66A4">
        <w:t xml:space="preserve">were </w:t>
      </w:r>
      <w:r w:rsidR="00D33A6B">
        <w:t>harder to detect</w:t>
      </w:r>
      <w:r w:rsidR="003F34F4">
        <w:t xml:space="preserve">, but this effect </w:t>
      </w:r>
      <w:r w:rsidR="00C10661">
        <w:t>was most pronounced when simulated data contained multiple breaks</w:t>
      </w:r>
      <w:r w:rsidR="003F34F4">
        <w:t xml:space="preserve"> (Figs. 1, 2 D).  Although larger shifts in regression parameters would, intuitively, lead to a higher likelihood of detection, large shifts in </w:t>
      </w:r>
      <w:r w:rsidR="00E5719D">
        <w:t xml:space="preserve">growth rate </w:t>
      </w:r>
      <w:r w:rsidR="00812DF3">
        <w:t>are</w:t>
      </w:r>
      <w:r w:rsidR="003F34F4">
        <w:t xml:space="preserve"> also more likely to induce </w:t>
      </w:r>
      <w:r w:rsidR="003E73A6">
        <w:t>v</w:t>
      </w:r>
      <w:r w:rsidR="003F34F4">
        <w:t>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w:t>
      </w:r>
      <w:r w:rsidR="00F63325">
        <w:t xml:space="preserve">algorithm </w:t>
      </w:r>
      <w:r w:rsidR="003F34F4">
        <w:t xml:space="preserve">to select from and because the penalty for increasing parameterization (i.e. </w:t>
      </w:r>
      <w:proofErr w:type="spellStart"/>
      <w:r w:rsidR="003F34F4">
        <w:t>AICc</w:t>
      </w:r>
      <w:proofErr w:type="spellEnd"/>
      <w:r w:rsidR="003F34F4">
        <w:t>)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09248269" w14:textId="5332FEFE" w:rsidR="00F6662B" w:rsidRDefault="00F6662B" w:rsidP="003F34F4">
      <w:r>
        <w:t xml:space="preserve">In our case studies, we found interpretation of the ladybeetle example was straightforward (Fig. 3). Our top break point combination and the </w:t>
      </w:r>
      <w:proofErr w:type="gramStart"/>
      <w:r>
        <w:t>equivalently-performing</w:t>
      </w:r>
      <w:proofErr w:type="gramEnd"/>
      <w:r>
        <w:t xml:space="preserve"> set did not contain contradictory information: each candidate set was simply a subset of breakpoints from the most complex set, and only two break points were found. </w:t>
      </w:r>
      <w:proofErr w:type="gramStart"/>
      <w:r>
        <w:t>Both of these</w:t>
      </w:r>
      <w:proofErr w:type="gramEnd"/>
      <w:r>
        <w:t xml:space="preserve"> break points were associated with moderate or greater weights, although the values of these break weights were in the intermediate range (i.e., between 0.2 and 0.8), suggesting breaks in natural systems may not be as well behaved as those in simulated data. The monarch butterfly case study results were slightly more ambiguous, as the model selection tool identified a break that the weighting tool suggested was erroneous (Fig. 4). Weights of the two most </w:t>
      </w:r>
      <w:proofErr w:type="gramStart"/>
      <w:r>
        <w:t>strongly-supported</w:t>
      </w:r>
      <w:proofErr w:type="gramEnd"/>
      <w:r>
        <w:t xml:space="preserve"> breaks were numerically similar to those of the ladybeetle case study, and are also interpretable with knowledge of the study system. However, the model selection results suggest additional, superimposed processes may be affecting monarch population dynamics, creating a noisier signal.</w:t>
      </w:r>
    </w:p>
    <w:p w14:paraId="1A9E3177" w14:textId="05890271" w:rsidR="00AE4AB8" w:rsidRDefault="00991BEE" w:rsidP="003F34F4">
      <w:r>
        <w:t xml:space="preserve">The DSD algorithm is </w:t>
      </w:r>
      <w:r w:rsidR="00CA3189">
        <w:t>readily</w:t>
      </w:r>
      <w:r>
        <w:t xml:space="preserve"> adaptable to other po</w:t>
      </w:r>
      <w:r w:rsidR="00CA3189">
        <w:t xml:space="preserve">pulation models and, indeed, </w:t>
      </w:r>
      <w:r w:rsidR="00186552">
        <w:t xml:space="preserve">potentially to </w:t>
      </w:r>
      <w:r w:rsidR="00CA3189">
        <w:t xml:space="preserve">other nonlinear processes. </w:t>
      </w:r>
      <w:r w:rsidR="00D211B0">
        <w:t>D</w:t>
      </w:r>
      <w:r w:rsidR="00E1716F">
        <w:t xml:space="preserve">ensity-dependent population growth has the potential to mask transition points because of its inherent nonlinear structure. For example, transient dynamics occurring immediately after a temporary disturbance can result in a change in population size, but not necessarily in the rules governing </w:t>
      </w:r>
      <w:r w:rsidR="00E24084">
        <w:t>dynamics</w:t>
      </w:r>
      <w:r w:rsidR="00E1716F">
        <w:t xml:space="preserve">.  </w:t>
      </w:r>
      <w:r>
        <w:t>We used the Ricker model as the core population model within the algorithm because it had a number of useful characteristics</w:t>
      </w:r>
      <w:r w:rsidR="006E66BA">
        <w:t>, namely</w:t>
      </w:r>
      <w:r>
        <w:t xml:space="preserve"> its simple paramete</w:t>
      </w:r>
      <w:r w:rsidR="00CA3189">
        <w:t xml:space="preserve">rization and realistic behavior </w:t>
      </w:r>
      <w:r w:rsidR="00CA3189">
        <w:fldChar w:fldCharType="begin"/>
      </w:r>
      <w:ins w:id="201" w:author="Christie Bahlai" w:date="2019-10-10T09:35:00Z">
        <w:r w:rsidR="00B40C6D">
          <w:instrText xml:space="preserve"> ADDIN ZOTERO_ITEM CSL_CITATION {"citationID":"166I93Ub","properties":{"formattedCitation":"[27]","plainCitation":"[27]","noteIndex":0},"citationItems":[{"id":839,"uris":["http://zotero.org/users/3015424/items/K9VWGH86"],"uri":["http://zotero.org/users/3015424/items/K9VWGH86"],"itemData":{"id":839,"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ins>
      <w:del w:id="202" w:author="Christie Bahlai" w:date="2019-10-10T09:35:00Z">
        <w:r w:rsidR="000F47FB" w:rsidDel="00B40C6D">
          <w:delInstrText xml:space="preserve"> ADDIN ZOTERO_ITEM CSL_CITATION {"citationID":"166I93Ub","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delInstrText>
        </w:r>
      </w:del>
      <w:r w:rsidR="00CA3189">
        <w:fldChar w:fldCharType="separate"/>
      </w:r>
      <w:r w:rsidR="000F47FB" w:rsidRPr="000F47FB">
        <w:rPr>
          <w:rFonts w:ascii="Calibri" w:hAnsi="Calibri" w:cs="Calibri"/>
        </w:rPr>
        <w:t>[27]</w:t>
      </w:r>
      <w:r w:rsidR="00CA3189">
        <w:fldChar w:fldCharType="end"/>
      </w:r>
      <w:r w:rsidR="006E66BA">
        <w:t>.</w:t>
      </w:r>
      <w:r w:rsidR="00A4510C">
        <w:t xml:space="preserve"> </w:t>
      </w:r>
      <w:r w:rsidR="00B31222">
        <w:t xml:space="preserve">However, </w:t>
      </w:r>
      <w:r w:rsidR="00FD5064">
        <w:t>s</w:t>
      </w:r>
      <w:r w:rsidRPr="00991BEE">
        <w:t>imple dens</w:t>
      </w:r>
      <w:r w:rsidR="00AE4AB8">
        <w:t xml:space="preserve">ity-dependent population models including Ricker, </w:t>
      </w:r>
      <w:proofErr w:type="spellStart"/>
      <w:r w:rsidR="00AE4AB8">
        <w:t>Beverton</w:t>
      </w:r>
      <w:proofErr w:type="spellEnd"/>
      <w:r w:rsidR="00AE4AB8">
        <w:t>-Holt</w:t>
      </w:r>
      <w:r w:rsidR="00332252">
        <w:t>,</w:t>
      </w:r>
      <w:r w:rsidR="00AE4AB8">
        <w:t xml:space="preserve"> and logistic models have similar performance in predicting outbreaks of insects driven by food limitation </w:t>
      </w:r>
      <w:r w:rsidR="00AE4AB8">
        <w:fldChar w:fldCharType="begin"/>
      </w:r>
      <w:ins w:id="203" w:author="Christie Bahlai" w:date="2019-10-10T09:35:00Z">
        <w:r w:rsidR="00B40C6D">
          <w:instrText xml:space="preserve"> ADDIN ZOTERO_ITEM CSL_CITATION {"citationID":"wzIysZae","properties":{"formattedCitation":"[64]","plainCitation":"[64]","noteIndex":0},"citationItems":[{"id":1807,"uris":["http://zotero.org/users/3015424/items/GDAES8X5"],"uri":["http://zotero.org/users/3015424/items/GDAES8X5"],"itemData":{"id":1807,"type":"article-journal","title":"Food Limitation and Insect Outbreaks: Complex Dynamics in Plant-Herbivore Models","container-title":"Journal of Animal Ecology","page":"1004-1014","volume":"76","issue":"5","archive":"JSTOR","abstract":"[1. The population dynamics of many herbivorous insects are characterized by rapid outbreaks, during which the insects severely defoliate their host plants. These outbreaks are separated by periods of low insect density and little defoliation. In many cases, the underlying cause of these outbreaks is unknown. 2. Mechanistic models are an important tool for understanding population outbreaks, but existing consumer-resource models predict that severe defoliation should happen much more often than is seen in nature. 3. We develop new models to describe the population dynamics of plants and insect herbivores. Our models show that outbreaking insects may be resource-limited without inflicting unrealistic levels of defoliation. 4. We tested our models against two different types of field data. The models successfully predict many major features of natural outbreaks. Our results demonstrate that insect outbreaks can be explained by a combination of food limitation in the herbivore and defoliation and intraspecific competition in the host plant.]","ISSN":"00218790, 13652656","author":[{"family":"Abbott","given":"Karen C."},{"family":"Dwyer","given":"Greg"}],"issued":{"date-parts":[["2007"]]}}}],"schema":"https://github.com/citation-style-language/schema/raw/master/csl-citation.json"} </w:instrText>
        </w:r>
      </w:ins>
      <w:del w:id="204" w:author="Christie Bahlai" w:date="2019-10-10T09:35:00Z">
        <w:r w:rsidR="000F47FB" w:rsidDel="00B40C6D">
          <w:delInstrText xml:space="preserve"> ADDIN ZOTERO_ITEM CSL_CITATION {"citationID":"wzIysZae","properties":{"formattedCitation":"[63]","plainCitation":"[63]","noteIndex":0},"citationItems":[{"id":2221,"uris":["http://zotero.org/users/3015424/items/GDAES8X5"],"uri":["http://zotero.org/users/3015424/items/GDAES8X5"],"itemData":{"id":2221,"type":"article-journal","title":"Food Limitation and Insect Outbreaks: Complex Dynamics in Plant-Herbivore Models","container-title":"Journal of Animal Ecology","page":"1004-1014","volume":"76","issue":"5","archive":"JSTOR","abstract":"[1. The population dynamics of many herbivorous insects are characterized by rapid outbreaks, during which the insects severely defoliate their host plants. These outbreaks are separated by periods of low insect density and little defoliation. In many cases, the underlying cause of these outbreaks is unknown. 2. Mechanistic models are an important tool for understanding population outbreaks, but existing consumer-resource models predict that severe defoliation should happen much more often than is seen in nature. 3. We develop new models to describe the population dynamics of plants and insect herbivores. Our models show that outbreaking insects may be resource-limited without inflicting unrealistic levels of defoliation. 4. We tested our models against two different types of field data. The models successfully predict many major features of natural outbreaks. Our results demonstrate that insect outbreaks can be explained by a combination of food limitation in the herbivore and defoliation and intraspecific competition in the host plant.]","ISSN":"00218790, 13652656","author":[{"family":"Abbott","given":"Karen C."},{"family":"Dwyer","given":"Greg"}],"issued":{"date-parts":[["2007"]]}}}],"schema":"https://github.com/citation-style-language/schema/raw/master/csl-citation.json"} </w:delInstrText>
        </w:r>
      </w:del>
      <w:r w:rsidR="00AE4AB8">
        <w:fldChar w:fldCharType="separate"/>
      </w:r>
      <w:ins w:id="205" w:author="Christie Bahlai" w:date="2019-10-10T09:35:00Z">
        <w:r w:rsidR="00B40C6D" w:rsidRPr="00B40C6D">
          <w:rPr>
            <w:rFonts w:ascii="Calibri" w:hAnsi="Calibri" w:cs="Calibri"/>
            <w:rPrChange w:id="206" w:author="Christie Bahlai" w:date="2019-10-10T09:35:00Z">
              <w:rPr/>
            </w:rPrChange>
          </w:rPr>
          <w:t>[64]</w:t>
        </w:r>
      </w:ins>
      <w:del w:id="207" w:author="Christie Bahlai" w:date="2019-10-10T09:35:00Z">
        <w:r w:rsidR="000F47FB" w:rsidRPr="00B40C6D" w:rsidDel="00B40C6D">
          <w:rPr>
            <w:rPrChange w:id="208" w:author="Christie Bahlai" w:date="2019-10-10T09:35:00Z">
              <w:rPr>
                <w:rFonts w:ascii="Calibri" w:hAnsi="Calibri" w:cs="Calibri"/>
              </w:rPr>
            </w:rPrChange>
          </w:rPr>
          <w:delText>[63]</w:delText>
        </w:r>
      </w:del>
      <w:r w:rsidR="00AE4AB8">
        <w:fldChar w:fldCharType="end"/>
      </w:r>
      <w:r w:rsidR="00AE4AB8">
        <w:t xml:space="preserve">. </w:t>
      </w:r>
      <w:r w:rsidR="00FD5064">
        <w:t xml:space="preserve">Indeed, in </w:t>
      </w:r>
      <w:r w:rsidR="007F4D5A">
        <w:t>earl</w:t>
      </w:r>
      <w:r w:rsidR="009B1D14">
        <w:t>y</w:t>
      </w:r>
      <w:r w:rsidR="007F4D5A">
        <w:t xml:space="preserve"> </w:t>
      </w:r>
      <w:r w:rsidR="009B1D14">
        <w:t>iteration</w:t>
      </w:r>
      <w:r w:rsidR="00BB4F36">
        <w:t>s</w:t>
      </w:r>
      <w:r w:rsidR="007F4D5A">
        <w:t xml:space="preserve"> examining </w:t>
      </w:r>
      <w:r w:rsidR="00BB4F36">
        <w:t>the DSD</w:t>
      </w:r>
      <w:r w:rsidR="00FD5064">
        <w:t xml:space="preserve">, </w:t>
      </w:r>
      <w:r w:rsidR="00332252">
        <w:t xml:space="preserve">we fit </w:t>
      </w:r>
      <w:r w:rsidR="00FD5064">
        <w:t xml:space="preserve">both </w:t>
      </w:r>
      <w:r w:rsidR="00332252">
        <w:t>l</w:t>
      </w:r>
      <w:r w:rsidR="00FD5064">
        <w:t xml:space="preserve">ogistic and Ricker models </w:t>
      </w:r>
      <w:r w:rsidR="00332252">
        <w:t xml:space="preserve">to </w:t>
      </w:r>
      <w:r w:rsidR="00DC4B84">
        <w:t xml:space="preserve">real </w:t>
      </w:r>
      <w:r w:rsidR="00332252">
        <w:t xml:space="preserve">data </w:t>
      </w:r>
      <w:r w:rsidR="00FD5064">
        <w:t>and found that the two models ranked break point</w:t>
      </w:r>
      <w:r w:rsidR="00B31222">
        <w:t xml:space="preserve"> combinations</w:t>
      </w:r>
      <w:r w:rsidR="00FD5064">
        <w:t xml:space="preserve"> </w:t>
      </w:r>
      <w:r w:rsidR="00B31222">
        <w:t xml:space="preserve">nearly </w:t>
      </w:r>
      <w:r w:rsidR="00FD5064">
        <w:t xml:space="preserve">identically, even while the </w:t>
      </w:r>
      <w:r w:rsidR="00FD5064">
        <w:lastRenderedPageBreak/>
        <w:t>Ricker model generally provided a better</w:t>
      </w:r>
      <w:r w:rsidR="00B31222">
        <w:t xml:space="preserve"> fit for the data </w:t>
      </w:r>
      <w:r w:rsidR="00B31222">
        <w:fldChar w:fldCharType="begin"/>
      </w:r>
      <w:ins w:id="209" w:author="Christie Bahlai" w:date="2019-10-10T09:35:00Z">
        <w:r w:rsidR="00B40C6D">
          <w:instrText xml:space="preserve"> ADDIN ZOTERO_ITEM CSL_CITATION {"citationID":"9pj2GluL","properties":{"formattedCitation":"[42]","plainCitation":"[42]","noteIndex":0},"citationItems":[{"id":610,"uris":["http://zotero.org/users/3015424/items/FHFEXKMM"],"uri":["http://zotero.org/users/3015424/items/FHFEXKMM"],"itemData":{"id":61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210" w:author="Christie Bahlai" w:date="2019-10-10T09:35:00Z">
        <w:r w:rsidR="00247AF9" w:rsidDel="00B40C6D">
          <w:delInstrText xml:space="preserve"> ADDIN ZOTERO_ITEM CSL_CITATION {"citationID":"9pj2GluL","properties":{"formattedCitation":"[41]","plainCitation":"[41]","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rsidR="00B31222">
        <w:fldChar w:fldCharType="separate"/>
      </w:r>
      <w:ins w:id="211" w:author="Christie Bahlai" w:date="2019-10-10T09:35:00Z">
        <w:r w:rsidR="00B40C6D" w:rsidRPr="00B40C6D">
          <w:rPr>
            <w:rFonts w:ascii="Calibri" w:hAnsi="Calibri" w:cs="Calibri"/>
            <w:rPrChange w:id="212" w:author="Christie Bahlai" w:date="2019-10-10T09:35:00Z">
              <w:rPr/>
            </w:rPrChange>
          </w:rPr>
          <w:t>[42]</w:t>
        </w:r>
      </w:ins>
      <w:del w:id="213" w:author="Christie Bahlai" w:date="2019-10-10T09:35:00Z">
        <w:r w:rsidR="00247AF9" w:rsidRPr="00B40C6D" w:rsidDel="00B40C6D">
          <w:rPr>
            <w:rPrChange w:id="214" w:author="Christie Bahlai" w:date="2019-10-10T09:35:00Z">
              <w:rPr>
                <w:rFonts w:ascii="Calibri" w:hAnsi="Calibri" w:cs="Calibri"/>
              </w:rPr>
            </w:rPrChange>
          </w:rPr>
          <w:delText>[41]</w:delText>
        </w:r>
      </w:del>
      <w:r w:rsidR="00B31222">
        <w:fldChar w:fldCharType="end"/>
      </w:r>
      <w:r w:rsidR="00186552">
        <w:t>. Thus, we expect the</w:t>
      </w:r>
      <w:r w:rsidR="004A0459">
        <w:t xml:space="preserve"> DSD</w:t>
      </w:r>
      <w:r w:rsidR="00186552">
        <w:t xml:space="preserve"> algorithm</w:t>
      </w:r>
      <w:r w:rsidR="004A0459">
        <w:t xml:space="preserve"> would have similar performance across models with similar structures, but performance may vary with other model structures, particularly those that incorporate additional terms.</w:t>
      </w:r>
    </w:p>
    <w:p w14:paraId="4F5E5E4D" w14:textId="094CD6F4" w:rsidR="00680FA3" w:rsidRDefault="00A439FD">
      <w:r>
        <w:t xml:space="preserve">We recommend users carefully consider the </w:t>
      </w:r>
      <w:r w:rsidR="00BF0818">
        <w:t xml:space="preserve">strengths and </w:t>
      </w:r>
      <w:r>
        <w:t xml:space="preserve">limitations of the </w:t>
      </w:r>
      <w:r w:rsidR="005907DA">
        <w:t xml:space="preserve">DSD </w:t>
      </w:r>
      <w:r w:rsidR="00F63325">
        <w:t xml:space="preserve">algorithm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w:t>
      </w:r>
      <w:r w:rsidR="00837681">
        <w:t>the DSD</w:t>
      </w:r>
      <w:r w:rsidR="00F51A47">
        <w:t xml:space="preserve"> to prevent overfitting. </w:t>
      </w:r>
      <w:r>
        <w:t>We</w:t>
      </w:r>
      <w:r w:rsidR="00686B1E">
        <w:t xml:space="preserve"> also</w:t>
      </w:r>
      <w:r>
        <w:t xml:space="preserve"> observed that the likelihood of identifying erroneous break points increased as time series length increased. Thus, in cases where a long time series exists, but a </w:t>
      </w:r>
      <w:proofErr w:type="gramStart"/>
      <w:r>
        <w:t>particular time</w:t>
      </w:r>
      <w:proofErr w:type="gramEnd"/>
      <w:r>
        <w:t xml:space="preserve"> period is of interest, the </w:t>
      </w:r>
      <w:r w:rsidR="005907DA">
        <w:t xml:space="preserve">DSD </w:t>
      </w:r>
      <w:r w:rsidR="00F63325">
        <w:t xml:space="preserve">algorithm </w:t>
      </w:r>
      <w:r>
        <w:t>could be used on the time period of interest alone to minimize the likelihood of distracting or erroneous results.</w:t>
      </w:r>
      <w:r w:rsidR="004C1499">
        <w:t xml:space="preserve"> </w:t>
      </w:r>
      <w:r w:rsidR="00A542EC">
        <w:t xml:space="preserve">The </w:t>
      </w:r>
      <w:r w:rsidR="005907DA">
        <w:t xml:space="preserve">DSD </w:t>
      </w:r>
      <w:r w:rsidR="00F63325">
        <w:t xml:space="preserve">algorithm </w:t>
      </w:r>
      <w:r w:rsidR="00A542EC">
        <w:t xml:space="preserve">functions as a method for identifying break points within time series data and </w:t>
      </w:r>
      <w:r w:rsidR="001C4368">
        <w:t xml:space="preserve">quantifying the </w:t>
      </w:r>
      <w:r w:rsidR="00A542EC">
        <w:t xml:space="preserve">strength of evidence for each </w:t>
      </w:r>
      <w:r w:rsidR="001C4368">
        <w:t xml:space="preserve">potential </w:t>
      </w:r>
      <w:r w:rsidR="00A542EC">
        <w:t xml:space="preserve">break point. </w:t>
      </w:r>
      <w:r w:rsidR="00A542EC" w:rsidRPr="0014050F">
        <w:t xml:space="preserve">When interpreted in the context of species biology, the </w:t>
      </w:r>
      <w:r w:rsidR="005907DA">
        <w:t xml:space="preserve">DSD </w:t>
      </w:r>
      <w:r w:rsidR="00F63325">
        <w:t>algorithm</w:t>
      </w:r>
      <w:r w:rsidR="00F63325" w:rsidRPr="0014050F">
        <w:t xml:space="preserve"> </w:t>
      </w:r>
      <w:r w:rsidR="00A542EC" w:rsidRPr="0014050F">
        <w:t>has the potential to aid management decisions</w:t>
      </w:r>
      <w:r w:rsidR="00A542EC">
        <w:t xml:space="preserve">, </w:t>
      </w:r>
      <w:r w:rsidR="00A542EC" w:rsidRPr="0014050F">
        <w:t>identify critical drivers of change in species</w:t>
      </w:r>
      <w:r w:rsidR="00A542EC">
        <w:t>’</w:t>
      </w:r>
      <w:r w:rsidR="00A542EC" w:rsidRPr="0014050F">
        <w:t xml:space="preserve"> dynamics</w:t>
      </w:r>
      <w:r w:rsidR="00A542EC">
        <w:t>, and help determine where best to focus additional research efforts</w:t>
      </w:r>
      <w:r w:rsidR="00A542EC" w:rsidRPr="0014050F">
        <w:t xml:space="preserve">. </w:t>
      </w:r>
    </w:p>
    <w:p w14:paraId="37C9F743" w14:textId="5BBD2489" w:rsidR="00680FA3" w:rsidRPr="00FE4A2D" w:rsidRDefault="00680FA3">
      <w:pPr>
        <w:rPr>
          <w:b/>
          <w:u w:val="single"/>
        </w:rPr>
      </w:pPr>
      <w:r w:rsidRPr="00FE4A2D">
        <w:rPr>
          <w:b/>
          <w:u w:val="single"/>
        </w:rPr>
        <w:t>Acknowledgements</w:t>
      </w:r>
    </w:p>
    <w:p w14:paraId="02CE91AA" w14:textId="66EDE05B" w:rsidR="00202BBB" w:rsidRPr="00680FA3" w:rsidRDefault="00680FA3">
      <w:pPr>
        <w:rPr>
          <w:b/>
        </w:rPr>
      </w:pPr>
      <w:r>
        <w:t xml:space="preserve">The conception of an earlier version of this </w:t>
      </w:r>
      <w:r w:rsidR="00F63325">
        <w:t xml:space="preserve">algorithm </w:t>
      </w:r>
      <w:r>
        <w:t xml:space="preserve">came about out of conversations with Wopke van der Werf and Douglas Landis, and the </w:t>
      </w:r>
      <w:r w:rsidR="00F63325">
        <w:t xml:space="preserve">algorithm </w:t>
      </w:r>
      <w:r>
        <w:t xml:space="preserve">has incorporated feedback from colleagues from the US- Long Term Ecological Research network throughout its development. </w:t>
      </w:r>
    </w:p>
    <w:p w14:paraId="7480F7EF" w14:textId="5BEF34EF" w:rsidR="00493C01" w:rsidRPr="00633A5C" w:rsidRDefault="00493C01" w:rsidP="00493C01">
      <w:pPr>
        <w:rPr>
          <w:b/>
        </w:rPr>
      </w:pPr>
      <w:r w:rsidRPr="00633A5C">
        <w:rPr>
          <w:b/>
        </w:rPr>
        <w:t>References</w:t>
      </w:r>
    </w:p>
    <w:p w14:paraId="6148CFD3" w14:textId="77777777" w:rsidR="00B40C6D" w:rsidRDefault="00493C01" w:rsidP="00B40C6D">
      <w:pPr>
        <w:pStyle w:val="Bibliography"/>
        <w:rPr>
          <w:ins w:id="215" w:author="Christie Bahlai" w:date="2019-10-10T09:35:00Z"/>
        </w:rPr>
        <w:pPrChange w:id="216" w:author="Christie Bahlai" w:date="2019-10-10T09:35:00Z">
          <w:pPr>
            <w:widowControl w:val="0"/>
            <w:autoSpaceDE w:val="0"/>
            <w:autoSpaceDN w:val="0"/>
            <w:adjustRightInd w:val="0"/>
            <w:spacing w:after="0" w:line="240" w:lineRule="auto"/>
          </w:pPr>
        </w:pPrChange>
      </w:pPr>
      <w:r w:rsidRPr="004F14C2">
        <w:rPr>
          <w:rFonts w:cstheme="minorHAnsi"/>
        </w:rPr>
        <w:fldChar w:fldCharType="begin"/>
      </w:r>
      <w:r w:rsidR="00B30F42">
        <w:rPr>
          <w:rFonts w:cstheme="minorHAnsi"/>
        </w:rPr>
        <w:instrText xml:space="preserve"> ADDIN ZOTERO_BIBL {"uncited":[],"omitted":[],"custom":[]} CSL_BIBLIOGRAPHY </w:instrText>
      </w:r>
      <w:r w:rsidRPr="004F14C2">
        <w:rPr>
          <w:rFonts w:cstheme="minorHAnsi"/>
        </w:rPr>
        <w:fldChar w:fldCharType="separate"/>
      </w:r>
      <w:ins w:id="217" w:author="Christie Bahlai" w:date="2019-10-10T09:35:00Z">
        <w:r w:rsidR="00B40C6D">
          <w:t xml:space="preserve">1. </w:t>
        </w:r>
        <w:r w:rsidR="00B40C6D">
          <w:tab/>
          <w:t xml:space="preserve">Andersen T, Carstensen J, Hernández-García E, Duarte CM. Ecological thresholds and regime shifts: approaches to identification. Trends in Ecology &amp; Evolution. 2009;24: 49–57. </w:t>
        </w:r>
        <w:proofErr w:type="gramStart"/>
        <w:r w:rsidR="00B40C6D">
          <w:t>doi:10.1016/j.tree</w:t>
        </w:r>
        <w:proofErr w:type="gramEnd"/>
        <w:r w:rsidR="00B40C6D">
          <w:t>.2008.07.014</w:t>
        </w:r>
      </w:ins>
    </w:p>
    <w:p w14:paraId="4159C544" w14:textId="77777777" w:rsidR="00B40C6D" w:rsidRDefault="00B40C6D" w:rsidP="00B40C6D">
      <w:pPr>
        <w:pStyle w:val="Bibliography"/>
        <w:rPr>
          <w:ins w:id="218" w:author="Christie Bahlai" w:date="2019-10-10T09:35:00Z"/>
        </w:rPr>
        <w:pPrChange w:id="219" w:author="Christie Bahlai" w:date="2019-10-10T09:35:00Z">
          <w:pPr>
            <w:widowControl w:val="0"/>
            <w:autoSpaceDE w:val="0"/>
            <w:autoSpaceDN w:val="0"/>
            <w:adjustRightInd w:val="0"/>
            <w:spacing w:after="0" w:line="240" w:lineRule="auto"/>
          </w:pPr>
        </w:pPrChange>
      </w:pPr>
      <w:ins w:id="220" w:author="Christie Bahlai" w:date="2019-10-10T09:35:00Z">
        <w:r>
          <w:t xml:space="preserve">2. </w:t>
        </w:r>
        <w:r>
          <w:tab/>
        </w:r>
        <w:proofErr w:type="spellStart"/>
        <w:r>
          <w:t>Bestelmeyer</w:t>
        </w:r>
        <w:proofErr w:type="spellEnd"/>
        <w:r>
          <w:t xml:space="preserve"> BT, Ellison AM, Fraser WR, Gorman KB, Holbrook SJ, Laney CM, et al. Analysis of abrupt transitions in ecological systems. Ecosphere. 2011;2: art129. doi:10.1890/es11-00216.1</w:t>
        </w:r>
      </w:ins>
    </w:p>
    <w:p w14:paraId="2BF1A5F5" w14:textId="77777777" w:rsidR="00B40C6D" w:rsidRDefault="00B40C6D" w:rsidP="00B40C6D">
      <w:pPr>
        <w:pStyle w:val="Bibliography"/>
        <w:rPr>
          <w:ins w:id="221" w:author="Christie Bahlai" w:date="2019-10-10T09:35:00Z"/>
        </w:rPr>
        <w:pPrChange w:id="222" w:author="Christie Bahlai" w:date="2019-10-10T09:35:00Z">
          <w:pPr>
            <w:widowControl w:val="0"/>
            <w:autoSpaceDE w:val="0"/>
            <w:autoSpaceDN w:val="0"/>
            <w:adjustRightInd w:val="0"/>
            <w:spacing w:after="0" w:line="240" w:lineRule="auto"/>
          </w:pPr>
        </w:pPrChange>
      </w:pPr>
      <w:ins w:id="223" w:author="Christie Bahlai" w:date="2019-10-10T09:35:00Z">
        <w:r>
          <w:t xml:space="preserve">3. </w:t>
        </w:r>
        <w:r>
          <w:tab/>
        </w:r>
        <w:proofErr w:type="spellStart"/>
        <w:r>
          <w:t>Scheffer</w:t>
        </w:r>
        <w:proofErr w:type="spellEnd"/>
        <w:r>
          <w:t xml:space="preserve"> M, Carpenter S, Foley JA, </w:t>
        </w:r>
        <w:proofErr w:type="spellStart"/>
        <w:r>
          <w:t>Folke</w:t>
        </w:r>
        <w:proofErr w:type="spellEnd"/>
        <w:r>
          <w:t xml:space="preserve"> C, Walker B. Catastrophic shifts in ecosystems. Nature. 2001;413: 591–596. doi:10.1038/35098000</w:t>
        </w:r>
      </w:ins>
    </w:p>
    <w:p w14:paraId="70788330" w14:textId="77777777" w:rsidR="00B40C6D" w:rsidRDefault="00B40C6D" w:rsidP="00B40C6D">
      <w:pPr>
        <w:pStyle w:val="Bibliography"/>
        <w:rPr>
          <w:ins w:id="224" w:author="Christie Bahlai" w:date="2019-10-10T09:35:00Z"/>
        </w:rPr>
        <w:pPrChange w:id="225" w:author="Christie Bahlai" w:date="2019-10-10T09:35:00Z">
          <w:pPr>
            <w:widowControl w:val="0"/>
            <w:autoSpaceDE w:val="0"/>
            <w:autoSpaceDN w:val="0"/>
            <w:adjustRightInd w:val="0"/>
            <w:spacing w:after="0" w:line="240" w:lineRule="auto"/>
          </w:pPr>
        </w:pPrChange>
      </w:pPr>
      <w:ins w:id="226" w:author="Christie Bahlai" w:date="2019-10-10T09:35:00Z">
        <w:r>
          <w:t xml:space="preserve">4. </w:t>
        </w:r>
        <w:r>
          <w:tab/>
        </w:r>
        <w:proofErr w:type="spellStart"/>
        <w:r>
          <w:t>Scheffer</w:t>
        </w:r>
        <w:proofErr w:type="spellEnd"/>
        <w:r>
          <w:t xml:space="preserve"> M, Carpenter SR. Catastrophic regime shifts in ecosystems: linking theory to observation. Trends in Ecology &amp; Evolution. 2003;18: 648–656. </w:t>
        </w:r>
        <w:proofErr w:type="gramStart"/>
        <w:r>
          <w:t>doi:10.1016/j.tree</w:t>
        </w:r>
        <w:proofErr w:type="gramEnd"/>
        <w:r>
          <w:t>.2003.09.002</w:t>
        </w:r>
      </w:ins>
    </w:p>
    <w:p w14:paraId="5A4DCAD0" w14:textId="77777777" w:rsidR="00B40C6D" w:rsidRDefault="00B40C6D" w:rsidP="00B40C6D">
      <w:pPr>
        <w:pStyle w:val="Bibliography"/>
        <w:rPr>
          <w:ins w:id="227" w:author="Christie Bahlai" w:date="2019-10-10T09:35:00Z"/>
        </w:rPr>
        <w:pPrChange w:id="228" w:author="Christie Bahlai" w:date="2019-10-10T09:35:00Z">
          <w:pPr>
            <w:widowControl w:val="0"/>
            <w:autoSpaceDE w:val="0"/>
            <w:autoSpaceDN w:val="0"/>
            <w:adjustRightInd w:val="0"/>
            <w:spacing w:after="0" w:line="240" w:lineRule="auto"/>
          </w:pPr>
        </w:pPrChange>
      </w:pPr>
      <w:ins w:id="229" w:author="Christie Bahlai" w:date="2019-10-10T09:35:00Z">
        <w:r>
          <w:t xml:space="preserve">5. </w:t>
        </w:r>
        <w:r>
          <w:tab/>
          <w:t>May RM. Thresholds and breakpoints in ecosystems with a multiplicity of stable states. Nature. 1977;269: 471–477. doi:10.1038/269471a0</w:t>
        </w:r>
      </w:ins>
    </w:p>
    <w:p w14:paraId="756A697F" w14:textId="77777777" w:rsidR="00B40C6D" w:rsidRDefault="00B40C6D" w:rsidP="00B40C6D">
      <w:pPr>
        <w:pStyle w:val="Bibliography"/>
        <w:rPr>
          <w:ins w:id="230" w:author="Christie Bahlai" w:date="2019-10-10T09:35:00Z"/>
        </w:rPr>
        <w:pPrChange w:id="231" w:author="Christie Bahlai" w:date="2019-10-10T09:35:00Z">
          <w:pPr>
            <w:widowControl w:val="0"/>
            <w:autoSpaceDE w:val="0"/>
            <w:autoSpaceDN w:val="0"/>
            <w:adjustRightInd w:val="0"/>
            <w:spacing w:after="0" w:line="240" w:lineRule="auto"/>
          </w:pPr>
        </w:pPrChange>
      </w:pPr>
      <w:ins w:id="232" w:author="Christie Bahlai" w:date="2019-10-10T09:35:00Z">
        <w:r>
          <w:t xml:space="preserve">6. </w:t>
        </w:r>
        <w:r>
          <w:tab/>
        </w:r>
        <w:proofErr w:type="spellStart"/>
        <w:r>
          <w:t>Ducré</w:t>
        </w:r>
        <w:proofErr w:type="spellEnd"/>
        <w:r>
          <w:t>-Robitaille J-F, Vincent LA, Boulet G. Comparison of techniques for detection of discontinuities in temperature series: DETECTING DISCONTINUITIES IN TEMPERATURE SERIES. International Journal of Climatology. 2003;23: 1087–1101. doi:10.1002/joc.924</w:t>
        </w:r>
      </w:ins>
    </w:p>
    <w:p w14:paraId="0E5E2879" w14:textId="77777777" w:rsidR="00B40C6D" w:rsidRDefault="00B40C6D" w:rsidP="00B40C6D">
      <w:pPr>
        <w:pStyle w:val="Bibliography"/>
        <w:rPr>
          <w:ins w:id="233" w:author="Christie Bahlai" w:date="2019-10-10T09:35:00Z"/>
        </w:rPr>
        <w:pPrChange w:id="234" w:author="Christie Bahlai" w:date="2019-10-10T09:35:00Z">
          <w:pPr>
            <w:widowControl w:val="0"/>
            <w:autoSpaceDE w:val="0"/>
            <w:autoSpaceDN w:val="0"/>
            <w:adjustRightInd w:val="0"/>
            <w:spacing w:after="0" w:line="240" w:lineRule="auto"/>
          </w:pPr>
        </w:pPrChange>
      </w:pPr>
      <w:ins w:id="235" w:author="Christie Bahlai" w:date="2019-10-10T09:35:00Z">
        <w:r>
          <w:t xml:space="preserve">7. </w:t>
        </w:r>
        <w:r>
          <w:tab/>
        </w:r>
        <w:proofErr w:type="spellStart"/>
        <w:r>
          <w:t>Rodionov</w:t>
        </w:r>
        <w:proofErr w:type="spellEnd"/>
        <w:r>
          <w:t xml:space="preserve"> SN. A sequential algorithm for testing climate regime shifts: ALGORITHM FOR TESTING REGIME SHIFTS. Geophysical Research Letters. 2004;31: n/a-n/a. doi:10.1029/2004GL019448</w:t>
        </w:r>
      </w:ins>
    </w:p>
    <w:p w14:paraId="4D435CD5" w14:textId="77777777" w:rsidR="00B40C6D" w:rsidRDefault="00B40C6D" w:rsidP="00B40C6D">
      <w:pPr>
        <w:pStyle w:val="Bibliography"/>
        <w:rPr>
          <w:ins w:id="236" w:author="Christie Bahlai" w:date="2019-10-10T09:35:00Z"/>
        </w:rPr>
        <w:pPrChange w:id="237" w:author="Christie Bahlai" w:date="2019-10-10T09:35:00Z">
          <w:pPr>
            <w:widowControl w:val="0"/>
            <w:autoSpaceDE w:val="0"/>
            <w:autoSpaceDN w:val="0"/>
            <w:adjustRightInd w:val="0"/>
            <w:spacing w:after="0" w:line="240" w:lineRule="auto"/>
          </w:pPr>
        </w:pPrChange>
      </w:pPr>
      <w:ins w:id="238" w:author="Christie Bahlai" w:date="2019-10-10T09:35:00Z">
        <w:r>
          <w:lastRenderedPageBreak/>
          <w:t xml:space="preserve">8. </w:t>
        </w:r>
        <w:r>
          <w:tab/>
        </w:r>
        <w:proofErr w:type="spellStart"/>
        <w:r>
          <w:t>Beaugrand</w:t>
        </w:r>
        <w:proofErr w:type="spellEnd"/>
        <w:r>
          <w:t xml:space="preserve"> G., </w:t>
        </w:r>
        <w:proofErr w:type="spellStart"/>
        <w:r>
          <w:t>Conversi</w:t>
        </w:r>
        <w:proofErr w:type="spellEnd"/>
        <w:r>
          <w:t xml:space="preserve"> A., Chiba S., Edwards M., Fonda-</w:t>
        </w:r>
        <w:proofErr w:type="spellStart"/>
        <w:r>
          <w:t>Umani</w:t>
        </w:r>
        <w:proofErr w:type="spellEnd"/>
        <w:r>
          <w:t xml:space="preserve"> S., Greene C., et al. Synchronous marine pelagic regime shifts in the Northern Hemisphere. Philosophical Transactions of the Royal Society B: Biological Sciences. 2015;370: 20130272. doi:10.1098/rstb.2013.0272</w:t>
        </w:r>
      </w:ins>
    </w:p>
    <w:p w14:paraId="2C4D3E08" w14:textId="77777777" w:rsidR="00B40C6D" w:rsidRDefault="00B40C6D" w:rsidP="00B40C6D">
      <w:pPr>
        <w:pStyle w:val="Bibliography"/>
        <w:rPr>
          <w:ins w:id="239" w:author="Christie Bahlai" w:date="2019-10-10T09:35:00Z"/>
        </w:rPr>
        <w:pPrChange w:id="240" w:author="Christie Bahlai" w:date="2019-10-10T09:35:00Z">
          <w:pPr>
            <w:widowControl w:val="0"/>
            <w:autoSpaceDE w:val="0"/>
            <w:autoSpaceDN w:val="0"/>
            <w:adjustRightInd w:val="0"/>
            <w:spacing w:after="0" w:line="240" w:lineRule="auto"/>
          </w:pPr>
        </w:pPrChange>
      </w:pPr>
      <w:ins w:id="241" w:author="Christie Bahlai" w:date="2019-10-10T09:35:00Z">
        <w:r>
          <w:t xml:space="preserve">9. </w:t>
        </w:r>
        <w:r>
          <w:tab/>
        </w:r>
        <w:proofErr w:type="spellStart"/>
        <w:r>
          <w:t>Zampolli</w:t>
        </w:r>
        <w:proofErr w:type="spellEnd"/>
        <w:r>
          <w:t xml:space="preserve"> F. Optimal monetary policy in a regime-switching economy: The response to abrupt shifts in exchange rate dynamics. Journal of Economic Dynamics and Control. 2006;30: 1527–1567. </w:t>
        </w:r>
        <w:proofErr w:type="gramStart"/>
        <w:r>
          <w:t>doi:10.1016/j.jedc</w:t>
        </w:r>
        <w:proofErr w:type="gramEnd"/>
        <w:r>
          <w:t>.2005.10.013</w:t>
        </w:r>
      </w:ins>
    </w:p>
    <w:p w14:paraId="2A518CE7" w14:textId="77777777" w:rsidR="00B40C6D" w:rsidRDefault="00B40C6D" w:rsidP="00B40C6D">
      <w:pPr>
        <w:pStyle w:val="Bibliography"/>
        <w:rPr>
          <w:ins w:id="242" w:author="Christie Bahlai" w:date="2019-10-10T09:35:00Z"/>
        </w:rPr>
        <w:pPrChange w:id="243" w:author="Christie Bahlai" w:date="2019-10-10T09:35:00Z">
          <w:pPr>
            <w:widowControl w:val="0"/>
            <w:autoSpaceDE w:val="0"/>
            <w:autoSpaceDN w:val="0"/>
            <w:adjustRightInd w:val="0"/>
            <w:spacing w:after="0" w:line="240" w:lineRule="auto"/>
          </w:pPr>
        </w:pPrChange>
      </w:pPr>
      <w:ins w:id="244" w:author="Christie Bahlai" w:date="2019-10-10T09:35:00Z">
        <w:r>
          <w:t xml:space="preserve">10. </w:t>
        </w:r>
        <w:r>
          <w:tab/>
        </w:r>
        <w:proofErr w:type="spellStart"/>
        <w:r>
          <w:t>Holling</w:t>
        </w:r>
        <w:proofErr w:type="spellEnd"/>
        <w:r>
          <w:t xml:space="preserve"> CS. Understanding the Complexity of Economic, Ecological, and Social Systems. Ecosystems. 2001;4: 390–405. doi:10.1007/s10021-001-0101-5</w:t>
        </w:r>
      </w:ins>
    </w:p>
    <w:p w14:paraId="15974526" w14:textId="77777777" w:rsidR="00B40C6D" w:rsidRDefault="00B40C6D" w:rsidP="00B40C6D">
      <w:pPr>
        <w:pStyle w:val="Bibliography"/>
        <w:rPr>
          <w:ins w:id="245" w:author="Christie Bahlai" w:date="2019-10-10T09:35:00Z"/>
        </w:rPr>
        <w:pPrChange w:id="246" w:author="Christie Bahlai" w:date="2019-10-10T09:35:00Z">
          <w:pPr>
            <w:widowControl w:val="0"/>
            <w:autoSpaceDE w:val="0"/>
            <w:autoSpaceDN w:val="0"/>
            <w:adjustRightInd w:val="0"/>
            <w:spacing w:after="0" w:line="240" w:lineRule="auto"/>
          </w:pPr>
        </w:pPrChange>
      </w:pPr>
      <w:ins w:id="247" w:author="Christie Bahlai" w:date="2019-10-10T09:35:00Z">
        <w:r>
          <w:t xml:space="preserve">11. </w:t>
        </w:r>
        <w:r>
          <w:tab/>
        </w:r>
        <w:proofErr w:type="spellStart"/>
        <w:r>
          <w:t>Bjørnstad</w:t>
        </w:r>
        <w:proofErr w:type="spellEnd"/>
        <w:r>
          <w:t xml:space="preserve"> ON, Grenfell BT. Noisy Clockwork: Time Series Analysis of Population Fluctuations in Animals. Science. 2001;293: 638. doi:10.1126/science.1062226</w:t>
        </w:r>
      </w:ins>
    </w:p>
    <w:p w14:paraId="6744845D" w14:textId="77777777" w:rsidR="00B40C6D" w:rsidRDefault="00B40C6D" w:rsidP="00B40C6D">
      <w:pPr>
        <w:pStyle w:val="Bibliography"/>
        <w:rPr>
          <w:ins w:id="248" w:author="Christie Bahlai" w:date="2019-10-10T09:35:00Z"/>
        </w:rPr>
        <w:pPrChange w:id="249" w:author="Christie Bahlai" w:date="2019-10-10T09:35:00Z">
          <w:pPr>
            <w:widowControl w:val="0"/>
            <w:autoSpaceDE w:val="0"/>
            <w:autoSpaceDN w:val="0"/>
            <w:adjustRightInd w:val="0"/>
            <w:spacing w:after="0" w:line="240" w:lineRule="auto"/>
          </w:pPr>
        </w:pPrChange>
      </w:pPr>
      <w:ins w:id="250" w:author="Christie Bahlai" w:date="2019-10-10T09:35:00Z">
        <w:r>
          <w:t xml:space="preserve">12. </w:t>
        </w:r>
        <w:r>
          <w:tab/>
          <w:t>Hare SR, Mantua NJ. Empirical evidence for North Pacific regime shifts in 1977 and 1989. Progress in Oceanography. 2000;47: 103–145. doi:10.1016/S0079-6611(00)00033-1</w:t>
        </w:r>
      </w:ins>
    </w:p>
    <w:p w14:paraId="4A96E184" w14:textId="77777777" w:rsidR="00B40C6D" w:rsidRDefault="00B40C6D" w:rsidP="00B40C6D">
      <w:pPr>
        <w:pStyle w:val="Bibliography"/>
        <w:rPr>
          <w:ins w:id="251" w:author="Christie Bahlai" w:date="2019-10-10T09:35:00Z"/>
        </w:rPr>
        <w:pPrChange w:id="252" w:author="Christie Bahlai" w:date="2019-10-10T09:35:00Z">
          <w:pPr>
            <w:widowControl w:val="0"/>
            <w:autoSpaceDE w:val="0"/>
            <w:autoSpaceDN w:val="0"/>
            <w:adjustRightInd w:val="0"/>
            <w:spacing w:after="0" w:line="240" w:lineRule="auto"/>
          </w:pPr>
        </w:pPrChange>
      </w:pPr>
      <w:ins w:id="253" w:author="Christie Bahlai" w:date="2019-10-10T09:35:00Z">
        <w:r>
          <w:t xml:space="preserve">13. </w:t>
        </w:r>
        <w:r>
          <w:tab/>
          <w:t xml:space="preserve">Carpenter SR, Brock WA, Cole JJ, </w:t>
        </w:r>
        <w:proofErr w:type="spellStart"/>
        <w:r>
          <w:t>Kitchell</w:t>
        </w:r>
        <w:proofErr w:type="spellEnd"/>
        <w:r>
          <w:t xml:space="preserve"> JF, Pace ML. Leading indicators of trophic cascades. Ecology Letters. 2008;11: 128–138. doi:10.1111/j.1461-0248.</w:t>
        </w:r>
        <w:proofErr w:type="gramStart"/>
        <w:r>
          <w:t>2007.01131.x</w:t>
        </w:r>
        <w:proofErr w:type="gramEnd"/>
      </w:ins>
    </w:p>
    <w:p w14:paraId="195656DA" w14:textId="77777777" w:rsidR="00B40C6D" w:rsidRDefault="00B40C6D" w:rsidP="00B40C6D">
      <w:pPr>
        <w:pStyle w:val="Bibliography"/>
        <w:rPr>
          <w:ins w:id="254" w:author="Christie Bahlai" w:date="2019-10-10T09:35:00Z"/>
        </w:rPr>
        <w:pPrChange w:id="255" w:author="Christie Bahlai" w:date="2019-10-10T09:35:00Z">
          <w:pPr>
            <w:widowControl w:val="0"/>
            <w:autoSpaceDE w:val="0"/>
            <w:autoSpaceDN w:val="0"/>
            <w:adjustRightInd w:val="0"/>
            <w:spacing w:after="0" w:line="240" w:lineRule="auto"/>
          </w:pPr>
        </w:pPrChange>
      </w:pPr>
      <w:ins w:id="256" w:author="Christie Bahlai" w:date="2019-10-10T09:35:00Z">
        <w:r>
          <w:t xml:space="preserve">14. </w:t>
        </w:r>
        <w:r>
          <w:tab/>
        </w:r>
        <w:proofErr w:type="spellStart"/>
        <w:r>
          <w:t>Weimerskirch</w:t>
        </w:r>
        <w:proofErr w:type="spellEnd"/>
        <w:r>
          <w:t xml:space="preserve"> H, Inchausti P, </w:t>
        </w:r>
        <w:proofErr w:type="spellStart"/>
        <w:r>
          <w:t>Guinet</w:t>
        </w:r>
        <w:proofErr w:type="spellEnd"/>
        <w:r>
          <w:t xml:space="preserve"> C, </w:t>
        </w:r>
        <w:proofErr w:type="spellStart"/>
        <w:r>
          <w:t>Barbraud</w:t>
        </w:r>
        <w:proofErr w:type="spellEnd"/>
        <w:r>
          <w:t xml:space="preserve"> C. Trends in bird and seal populations as indicators of a system shift in the Southern Ocean. Antarctic Science. 2003;15: 249–256. </w:t>
        </w:r>
      </w:ins>
    </w:p>
    <w:p w14:paraId="204EB121" w14:textId="77777777" w:rsidR="00B40C6D" w:rsidRDefault="00B40C6D" w:rsidP="00B40C6D">
      <w:pPr>
        <w:pStyle w:val="Bibliography"/>
        <w:rPr>
          <w:ins w:id="257" w:author="Christie Bahlai" w:date="2019-10-10T09:35:00Z"/>
        </w:rPr>
        <w:pPrChange w:id="258" w:author="Christie Bahlai" w:date="2019-10-10T09:35:00Z">
          <w:pPr>
            <w:widowControl w:val="0"/>
            <w:autoSpaceDE w:val="0"/>
            <w:autoSpaceDN w:val="0"/>
            <w:adjustRightInd w:val="0"/>
            <w:spacing w:after="0" w:line="240" w:lineRule="auto"/>
          </w:pPr>
        </w:pPrChange>
      </w:pPr>
      <w:ins w:id="259" w:author="Christie Bahlai" w:date="2019-10-10T09:35:00Z">
        <w:r>
          <w:t xml:space="preserve">15. </w:t>
        </w:r>
        <w:r>
          <w:tab/>
          <w:t xml:space="preserve">Berryman A, Lima M. Deciphering the effects of climate on animal populations: diagnostic analysis provides new interpretation of </w:t>
        </w:r>
        <w:proofErr w:type="spellStart"/>
        <w:r>
          <w:t>Soay</w:t>
        </w:r>
        <w:proofErr w:type="spellEnd"/>
        <w:r>
          <w:t xml:space="preserve"> sheep dynamics. The American Naturalist. 2006;168: 784–795. </w:t>
        </w:r>
      </w:ins>
    </w:p>
    <w:p w14:paraId="05EE00DB" w14:textId="77777777" w:rsidR="00B40C6D" w:rsidRDefault="00B40C6D" w:rsidP="00B40C6D">
      <w:pPr>
        <w:pStyle w:val="Bibliography"/>
        <w:rPr>
          <w:ins w:id="260" w:author="Christie Bahlai" w:date="2019-10-10T09:35:00Z"/>
        </w:rPr>
        <w:pPrChange w:id="261" w:author="Christie Bahlai" w:date="2019-10-10T09:35:00Z">
          <w:pPr>
            <w:widowControl w:val="0"/>
            <w:autoSpaceDE w:val="0"/>
            <w:autoSpaceDN w:val="0"/>
            <w:adjustRightInd w:val="0"/>
            <w:spacing w:after="0" w:line="240" w:lineRule="auto"/>
          </w:pPr>
        </w:pPrChange>
      </w:pPr>
      <w:ins w:id="262" w:author="Christie Bahlai" w:date="2019-10-10T09:35:00Z">
        <w:r>
          <w:t xml:space="preserve">16. </w:t>
        </w:r>
        <w:r>
          <w:tab/>
          <w:t xml:space="preserve">Toms JD, </w:t>
        </w:r>
        <w:proofErr w:type="spellStart"/>
        <w:r>
          <w:t>Lesperance</w:t>
        </w:r>
        <w:proofErr w:type="spellEnd"/>
        <w:r>
          <w:t xml:space="preserve"> ML. Piecewise regression: a tool for identifying ecological thresholds. Ecology. 2003;84: 2034–2041. doi:10.1890/02-0472</w:t>
        </w:r>
      </w:ins>
    </w:p>
    <w:p w14:paraId="16A37813" w14:textId="77777777" w:rsidR="00B40C6D" w:rsidRDefault="00B40C6D" w:rsidP="00B40C6D">
      <w:pPr>
        <w:pStyle w:val="Bibliography"/>
        <w:rPr>
          <w:ins w:id="263" w:author="Christie Bahlai" w:date="2019-10-10T09:35:00Z"/>
        </w:rPr>
        <w:pPrChange w:id="264" w:author="Christie Bahlai" w:date="2019-10-10T09:35:00Z">
          <w:pPr>
            <w:widowControl w:val="0"/>
            <w:autoSpaceDE w:val="0"/>
            <w:autoSpaceDN w:val="0"/>
            <w:adjustRightInd w:val="0"/>
            <w:spacing w:after="0" w:line="240" w:lineRule="auto"/>
          </w:pPr>
        </w:pPrChange>
      </w:pPr>
      <w:ins w:id="265" w:author="Christie Bahlai" w:date="2019-10-10T09:35:00Z">
        <w:r>
          <w:t xml:space="preserve">17. </w:t>
        </w:r>
        <w:r>
          <w:tab/>
          <w:t xml:space="preserve">Knapp AK, Smith MD, </w:t>
        </w:r>
        <w:proofErr w:type="spellStart"/>
        <w:r>
          <w:t>Hobbie</w:t>
        </w:r>
        <w:proofErr w:type="spellEnd"/>
        <w:r>
          <w:t xml:space="preserve"> SE, Collins SL, Fahey TJ, Hansen GJA, et al. Past, present, and future roles of long-term experiments in the LTER Network. Bioscience. 2012;62: 377–389. doi:10.1029/2008gb003336</w:t>
        </w:r>
      </w:ins>
    </w:p>
    <w:p w14:paraId="18423251" w14:textId="77777777" w:rsidR="00B40C6D" w:rsidRDefault="00B40C6D" w:rsidP="00B40C6D">
      <w:pPr>
        <w:pStyle w:val="Bibliography"/>
        <w:rPr>
          <w:ins w:id="266" w:author="Christie Bahlai" w:date="2019-10-10T09:35:00Z"/>
        </w:rPr>
        <w:pPrChange w:id="267" w:author="Christie Bahlai" w:date="2019-10-10T09:35:00Z">
          <w:pPr>
            <w:widowControl w:val="0"/>
            <w:autoSpaceDE w:val="0"/>
            <w:autoSpaceDN w:val="0"/>
            <w:adjustRightInd w:val="0"/>
            <w:spacing w:after="0" w:line="240" w:lineRule="auto"/>
          </w:pPr>
        </w:pPrChange>
      </w:pPr>
      <w:ins w:id="268" w:author="Christie Bahlai" w:date="2019-10-10T09:35:00Z">
        <w:r>
          <w:t xml:space="preserve">18. </w:t>
        </w:r>
        <w:r>
          <w:tab/>
          <w:t xml:space="preserve">Braun JV, Muller H-G. Statistical Methods for DNA Sequence Segmentation. Statistical Science. 1998;13: 142–162. </w:t>
        </w:r>
      </w:ins>
    </w:p>
    <w:p w14:paraId="3E9116DB" w14:textId="77777777" w:rsidR="00B40C6D" w:rsidRDefault="00B40C6D" w:rsidP="00B40C6D">
      <w:pPr>
        <w:pStyle w:val="Bibliography"/>
        <w:rPr>
          <w:ins w:id="269" w:author="Christie Bahlai" w:date="2019-10-10T09:35:00Z"/>
        </w:rPr>
        <w:pPrChange w:id="270" w:author="Christie Bahlai" w:date="2019-10-10T09:35:00Z">
          <w:pPr>
            <w:widowControl w:val="0"/>
            <w:autoSpaceDE w:val="0"/>
            <w:autoSpaceDN w:val="0"/>
            <w:adjustRightInd w:val="0"/>
            <w:spacing w:after="0" w:line="240" w:lineRule="auto"/>
          </w:pPr>
        </w:pPrChange>
      </w:pPr>
      <w:ins w:id="271" w:author="Christie Bahlai" w:date="2019-10-10T09:35:00Z">
        <w:r>
          <w:t xml:space="preserve">19. </w:t>
        </w:r>
        <w:r>
          <w:tab/>
        </w:r>
        <w:proofErr w:type="spellStart"/>
        <w:r>
          <w:t>Zeileis</w:t>
        </w:r>
        <w:proofErr w:type="spellEnd"/>
        <w:r>
          <w:t xml:space="preserve"> A, </w:t>
        </w:r>
        <w:proofErr w:type="spellStart"/>
        <w:r>
          <w:t>Leisch</w:t>
        </w:r>
        <w:proofErr w:type="spellEnd"/>
        <w:r>
          <w:t xml:space="preserve"> F, </w:t>
        </w:r>
        <w:proofErr w:type="spellStart"/>
        <w:r>
          <w:t>Hornik</w:t>
        </w:r>
        <w:proofErr w:type="spellEnd"/>
        <w:r>
          <w:t xml:space="preserve"> K, </w:t>
        </w:r>
        <w:proofErr w:type="spellStart"/>
        <w:r>
          <w:t>Kleiber</w:t>
        </w:r>
        <w:proofErr w:type="spellEnd"/>
        <w:r>
          <w:t xml:space="preserve"> C. </w:t>
        </w:r>
        <w:proofErr w:type="spellStart"/>
        <w:r>
          <w:t>strucchange</w:t>
        </w:r>
        <w:proofErr w:type="spellEnd"/>
        <w:r>
          <w:t xml:space="preserve">. An R package for testing for structural change in linear regression models. 2001. </w:t>
        </w:r>
      </w:ins>
    </w:p>
    <w:p w14:paraId="5F26A9B2" w14:textId="77777777" w:rsidR="00B40C6D" w:rsidRDefault="00B40C6D" w:rsidP="00B40C6D">
      <w:pPr>
        <w:pStyle w:val="Bibliography"/>
        <w:rPr>
          <w:ins w:id="272" w:author="Christie Bahlai" w:date="2019-10-10T09:35:00Z"/>
        </w:rPr>
        <w:pPrChange w:id="273" w:author="Christie Bahlai" w:date="2019-10-10T09:35:00Z">
          <w:pPr>
            <w:widowControl w:val="0"/>
            <w:autoSpaceDE w:val="0"/>
            <w:autoSpaceDN w:val="0"/>
            <w:adjustRightInd w:val="0"/>
            <w:spacing w:after="0" w:line="240" w:lineRule="auto"/>
          </w:pPr>
        </w:pPrChange>
      </w:pPr>
      <w:ins w:id="274" w:author="Christie Bahlai" w:date="2019-10-10T09:35:00Z">
        <w:r>
          <w:t xml:space="preserve">20. </w:t>
        </w:r>
        <w:r>
          <w:tab/>
          <w:t xml:space="preserve">Killick R, </w:t>
        </w:r>
        <w:proofErr w:type="spellStart"/>
        <w:r>
          <w:t>Eckley</w:t>
        </w:r>
        <w:proofErr w:type="spellEnd"/>
        <w:r>
          <w:t xml:space="preserve"> I. changepoint: An R package for changepoint analysis. Journal of Statistical Software. 2014;58: 1–19. </w:t>
        </w:r>
      </w:ins>
    </w:p>
    <w:p w14:paraId="6948FF35" w14:textId="77777777" w:rsidR="00B40C6D" w:rsidRDefault="00B40C6D" w:rsidP="00B40C6D">
      <w:pPr>
        <w:pStyle w:val="Bibliography"/>
        <w:rPr>
          <w:ins w:id="275" w:author="Christie Bahlai" w:date="2019-10-10T09:35:00Z"/>
        </w:rPr>
        <w:pPrChange w:id="276" w:author="Christie Bahlai" w:date="2019-10-10T09:35:00Z">
          <w:pPr>
            <w:widowControl w:val="0"/>
            <w:autoSpaceDE w:val="0"/>
            <w:autoSpaceDN w:val="0"/>
            <w:adjustRightInd w:val="0"/>
            <w:spacing w:after="0" w:line="240" w:lineRule="auto"/>
          </w:pPr>
        </w:pPrChange>
      </w:pPr>
      <w:ins w:id="277" w:author="Christie Bahlai" w:date="2019-10-10T09:35:00Z">
        <w:r>
          <w:t xml:space="preserve">21. </w:t>
        </w:r>
        <w:r>
          <w:tab/>
        </w:r>
        <w:proofErr w:type="spellStart"/>
        <w:r>
          <w:t>Priyadarshana</w:t>
        </w:r>
        <w:proofErr w:type="spellEnd"/>
        <w:r>
          <w:t xml:space="preserve"> W, </w:t>
        </w:r>
        <w:proofErr w:type="spellStart"/>
        <w:r>
          <w:t>Sofronov</w:t>
        </w:r>
        <w:proofErr w:type="spellEnd"/>
        <w:r>
          <w:t xml:space="preserve"> G. Multiple break-points detection in array CGH data via the cross-entropy method. IEEE/ACM Transactions on Computational Biology and Bioinformatics (TCBB). 2015;12: 487–498. </w:t>
        </w:r>
      </w:ins>
    </w:p>
    <w:p w14:paraId="30738386" w14:textId="77777777" w:rsidR="00B40C6D" w:rsidRDefault="00B40C6D" w:rsidP="00B40C6D">
      <w:pPr>
        <w:pStyle w:val="Bibliography"/>
        <w:rPr>
          <w:ins w:id="278" w:author="Christie Bahlai" w:date="2019-10-10T09:35:00Z"/>
        </w:rPr>
        <w:pPrChange w:id="279" w:author="Christie Bahlai" w:date="2019-10-10T09:35:00Z">
          <w:pPr>
            <w:widowControl w:val="0"/>
            <w:autoSpaceDE w:val="0"/>
            <w:autoSpaceDN w:val="0"/>
            <w:adjustRightInd w:val="0"/>
            <w:spacing w:after="0" w:line="240" w:lineRule="auto"/>
          </w:pPr>
        </w:pPrChange>
      </w:pPr>
      <w:ins w:id="280" w:author="Christie Bahlai" w:date="2019-10-10T09:35:00Z">
        <w:r>
          <w:t xml:space="preserve">22. </w:t>
        </w:r>
        <w:r>
          <w:tab/>
        </w:r>
        <w:proofErr w:type="spellStart"/>
        <w:r>
          <w:t>Mauget</w:t>
        </w:r>
        <w:proofErr w:type="spellEnd"/>
        <w:r>
          <w:t xml:space="preserve"> SA. Multidecadal Regime Shifts in U.S. Streamflow, Precipitation, and Temperature at the End of the Twentieth Century. Journal of Climate. 2003;16: 3905–3916. doi:10.1175/1520-0442(2003)016&lt;</w:t>
        </w:r>
        <w:proofErr w:type="gramStart"/>
        <w:r>
          <w:t>3905:MRSIUS</w:t>
        </w:r>
        <w:proofErr w:type="gramEnd"/>
        <w:r>
          <w:t>&gt;2.0.CO;2</w:t>
        </w:r>
      </w:ins>
    </w:p>
    <w:p w14:paraId="5A897B67" w14:textId="77777777" w:rsidR="00B40C6D" w:rsidRDefault="00B40C6D" w:rsidP="00B40C6D">
      <w:pPr>
        <w:pStyle w:val="Bibliography"/>
        <w:rPr>
          <w:ins w:id="281" w:author="Christie Bahlai" w:date="2019-10-10T09:35:00Z"/>
        </w:rPr>
        <w:pPrChange w:id="282" w:author="Christie Bahlai" w:date="2019-10-10T09:35:00Z">
          <w:pPr>
            <w:widowControl w:val="0"/>
            <w:autoSpaceDE w:val="0"/>
            <w:autoSpaceDN w:val="0"/>
            <w:adjustRightInd w:val="0"/>
            <w:spacing w:after="0" w:line="240" w:lineRule="auto"/>
          </w:pPr>
        </w:pPrChange>
      </w:pPr>
      <w:ins w:id="283" w:author="Christie Bahlai" w:date="2019-10-10T09:35:00Z">
        <w:r>
          <w:lastRenderedPageBreak/>
          <w:t xml:space="preserve">23. </w:t>
        </w:r>
        <w:r>
          <w:tab/>
        </w:r>
        <w:proofErr w:type="spellStart"/>
        <w:r>
          <w:t>Jenouvrier</w:t>
        </w:r>
        <w:proofErr w:type="spellEnd"/>
        <w:r>
          <w:t xml:space="preserve"> S, </w:t>
        </w:r>
        <w:proofErr w:type="spellStart"/>
        <w:r>
          <w:t>Weimerskirch</w:t>
        </w:r>
        <w:proofErr w:type="spellEnd"/>
        <w:r>
          <w:t xml:space="preserve"> H, </w:t>
        </w:r>
        <w:proofErr w:type="spellStart"/>
        <w:r>
          <w:t>Barbraud</w:t>
        </w:r>
        <w:proofErr w:type="spellEnd"/>
        <w:r>
          <w:t xml:space="preserve"> C, Park Y-H, </w:t>
        </w:r>
        <w:proofErr w:type="spellStart"/>
        <w:r>
          <w:t>Cazelles</w:t>
        </w:r>
        <w:proofErr w:type="spellEnd"/>
        <w:r>
          <w:t xml:space="preserve"> B. Evidence of a shift in the cyclicity of Antarctic seabird dynamics linked to climate. Proceedings of the Royal Society B: Biological Sciences. 2005;272: 887–895. doi:10.1098/rspb.2004.2978</w:t>
        </w:r>
      </w:ins>
    </w:p>
    <w:p w14:paraId="67500272" w14:textId="77777777" w:rsidR="00B40C6D" w:rsidRDefault="00B40C6D" w:rsidP="00B40C6D">
      <w:pPr>
        <w:pStyle w:val="Bibliography"/>
        <w:rPr>
          <w:ins w:id="284" w:author="Christie Bahlai" w:date="2019-10-10T09:35:00Z"/>
        </w:rPr>
        <w:pPrChange w:id="285" w:author="Christie Bahlai" w:date="2019-10-10T09:35:00Z">
          <w:pPr>
            <w:widowControl w:val="0"/>
            <w:autoSpaceDE w:val="0"/>
            <w:autoSpaceDN w:val="0"/>
            <w:adjustRightInd w:val="0"/>
            <w:spacing w:after="0" w:line="240" w:lineRule="auto"/>
          </w:pPr>
        </w:pPrChange>
      </w:pPr>
      <w:ins w:id="286" w:author="Christie Bahlai" w:date="2019-10-10T09:35:00Z">
        <w:r>
          <w:t xml:space="preserve">24. </w:t>
        </w:r>
        <w:r>
          <w:tab/>
        </w:r>
        <w:proofErr w:type="spellStart"/>
        <w:r>
          <w:t>Cazelles</w:t>
        </w:r>
        <w:proofErr w:type="spellEnd"/>
        <w:r>
          <w:t xml:space="preserve"> B, Chavez M, </w:t>
        </w:r>
        <w:proofErr w:type="spellStart"/>
        <w:r>
          <w:t>Berteaux</w:t>
        </w:r>
        <w:proofErr w:type="spellEnd"/>
        <w:r>
          <w:t xml:space="preserve"> D, </w:t>
        </w:r>
        <w:proofErr w:type="spellStart"/>
        <w:r>
          <w:t>Ménard</w:t>
        </w:r>
        <w:proofErr w:type="spellEnd"/>
        <w:r>
          <w:t xml:space="preserve"> F, Vik JO, </w:t>
        </w:r>
        <w:proofErr w:type="spellStart"/>
        <w:r>
          <w:t>Jenouvrier</w:t>
        </w:r>
        <w:proofErr w:type="spellEnd"/>
        <w:r>
          <w:t xml:space="preserve"> S, et al. Wavelet analysis of ecological time series. </w:t>
        </w:r>
        <w:proofErr w:type="spellStart"/>
        <w:r>
          <w:t>Oecologia</w:t>
        </w:r>
        <w:proofErr w:type="spellEnd"/>
        <w:r>
          <w:t>. 2008;156: 287–304. doi:10.1007/s00442-008-0993-2</w:t>
        </w:r>
      </w:ins>
    </w:p>
    <w:p w14:paraId="037ABC10" w14:textId="77777777" w:rsidR="00B40C6D" w:rsidRDefault="00B40C6D" w:rsidP="00B40C6D">
      <w:pPr>
        <w:pStyle w:val="Bibliography"/>
        <w:rPr>
          <w:ins w:id="287" w:author="Christie Bahlai" w:date="2019-10-10T09:35:00Z"/>
        </w:rPr>
        <w:pPrChange w:id="288" w:author="Christie Bahlai" w:date="2019-10-10T09:35:00Z">
          <w:pPr>
            <w:widowControl w:val="0"/>
            <w:autoSpaceDE w:val="0"/>
            <w:autoSpaceDN w:val="0"/>
            <w:adjustRightInd w:val="0"/>
            <w:spacing w:after="0" w:line="240" w:lineRule="auto"/>
          </w:pPr>
        </w:pPrChange>
      </w:pPr>
      <w:ins w:id="289" w:author="Christie Bahlai" w:date="2019-10-10T09:35:00Z">
        <w:r>
          <w:t xml:space="preserve">25. </w:t>
        </w:r>
        <w:r>
          <w:tab/>
          <w:t>Carl Boettiger, Alan Hastings. Early warning signals and the prosecutor’s fallacy. Proceedings of the Royal Society B: Biological Sciences. 2012;279: 4734–4739. doi:10.1098/rspb.2012.2085</w:t>
        </w:r>
      </w:ins>
    </w:p>
    <w:p w14:paraId="168D73D4" w14:textId="77777777" w:rsidR="00B40C6D" w:rsidRDefault="00B40C6D" w:rsidP="00B40C6D">
      <w:pPr>
        <w:pStyle w:val="Bibliography"/>
        <w:rPr>
          <w:ins w:id="290" w:author="Christie Bahlai" w:date="2019-10-10T09:35:00Z"/>
        </w:rPr>
        <w:pPrChange w:id="291" w:author="Christie Bahlai" w:date="2019-10-10T09:35:00Z">
          <w:pPr>
            <w:widowControl w:val="0"/>
            <w:autoSpaceDE w:val="0"/>
            <w:autoSpaceDN w:val="0"/>
            <w:adjustRightInd w:val="0"/>
            <w:spacing w:after="0" w:line="240" w:lineRule="auto"/>
          </w:pPr>
        </w:pPrChange>
      </w:pPr>
      <w:ins w:id="292" w:author="Christie Bahlai" w:date="2019-10-10T09:35:00Z">
        <w:r>
          <w:t xml:space="preserve">26. </w:t>
        </w:r>
        <w:r>
          <w:tab/>
          <w:t xml:space="preserve">Royall R. The Likelihood Paradigm for Statistical Evidence. in ML Taper and SR </w:t>
        </w:r>
        <w:proofErr w:type="spellStart"/>
        <w:r>
          <w:t>Lele</w:t>
        </w:r>
        <w:proofErr w:type="spellEnd"/>
        <w:r>
          <w:t xml:space="preserve">, eds. The nature of scientific evidence. University of Chicago Press, Chicago; 2004. </w:t>
        </w:r>
      </w:ins>
    </w:p>
    <w:p w14:paraId="4BA14077" w14:textId="77777777" w:rsidR="00B40C6D" w:rsidRDefault="00B40C6D" w:rsidP="00B40C6D">
      <w:pPr>
        <w:pStyle w:val="Bibliography"/>
        <w:rPr>
          <w:ins w:id="293" w:author="Christie Bahlai" w:date="2019-10-10T09:35:00Z"/>
        </w:rPr>
        <w:pPrChange w:id="294" w:author="Christie Bahlai" w:date="2019-10-10T09:35:00Z">
          <w:pPr>
            <w:widowControl w:val="0"/>
            <w:autoSpaceDE w:val="0"/>
            <w:autoSpaceDN w:val="0"/>
            <w:adjustRightInd w:val="0"/>
            <w:spacing w:after="0" w:line="240" w:lineRule="auto"/>
          </w:pPr>
        </w:pPrChange>
      </w:pPr>
      <w:ins w:id="295" w:author="Christie Bahlai" w:date="2019-10-10T09:35:00Z">
        <w:r>
          <w:t xml:space="preserve">27. </w:t>
        </w:r>
        <w:r>
          <w:tab/>
        </w:r>
        <w:proofErr w:type="spellStart"/>
        <w:r>
          <w:t>Turchin</w:t>
        </w:r>
        <w:proofErr w:type="spellEnd"/>
        <w:r>
          <w:t xml:space="preserve"> P. Complex population dynamics: a theoretical/empirical synthesis. Princeton University Press; 2003. </w:t>
        </w:r>
      </w:ins>
    </w:p>
    <w:p w14:paraId="0432F4C5" w14:textId="77777777" w:rsidR="00B40C6D" w:rsidRDefault="00B40C6D" w:rsidP="00B40C6D">
      <w:pPr>
        <w:pStyle w:val="Bibliography"/>
        <w:rPr>
          <w:ins w:id="296" w:author="Christie Bahlai" w:date="2019-10-10T09:35:00Z"/>
        </w:rPr>
        <w:pPrChange w:id="297" w:author="Christie Bahlai" w:date="2019-10-10T09:35:00Z">
          <w:pPr>
            <w:widowControl w:val="0"/>
            <w:autoSpaceDE w:val="0"/>
            <w:autoSpaceDN w:val="0"/>
            <w:adjustRightInd w:val="0"/>
            <w:spacing w:after="0" w:line="240" w:lineRule="auto"/>
          </w:pPr>
        </w:pPrChange>
      </w:pPr>
      <w:ins w:id="298" w:author="Christie Bahlai" w:date="2019-10-10T09:35:00Z">
        <w:r>
          <w:t xml:space="preserve">28. </w:t>
        </w:r>
        <w:r>
          <w:tab/>
          <w:t>May RM. Simple mathematical models with very complicated dynamics. Nature. 1976;261: 459–467. doi:10.1038/261459a0</w:t>
        </w:r>
      </w:ins>
    </w:p>
    <w:p w14:paraId="31E4CD62" w14:textId="77777777" w:rsidR="00B40C6D" w:rsidRDefault="00B40C6D" w:rsidP="00B40C6D">
      <w:pPr>
        <w:pStyle w:val="Bibliography"/>
        <w:rPr>
          <w:ins w:id="299" w:author="Christie Bahlai" w:date="2019-10-10T09:35:00Z"/>
        </w:rPr>
        <w:pPrChange w:id="300" w:author="Christie Bahlai" w:date="2019-10-10T09:35:00Z">
          <w:pPr>
            <w:widowControl w:val="0"/>
            <w:autoSpaceDE w:val="0"/>
            <w:autoSpaceDN w:val="0"/>
            <w:adjustRightInd w:val="0"/>
            <w:spacing w:after="0" w:line="240" w:lineRule="auto"/>
          </w:pPr>
        </w:pPrChange>
      </w:pPr>
      <w:ins w:id="301" w:author="Christie Bahlai" w:date="2019-10-10T09:35:00Z">
        <w:r>
          <w:t xml:space="preserve">29. </w:t>
        </w:r>
        <w:r>
          <w:tab/>
        </w:r>
        <w:proofErr w:type="spellStart"/>
        <w:r>
          <w:t>Barraquand</w:t>
        </w:r>
        <w:proofErr w:type="spellEnd"/>
        <w:r>
          <w:t xml:space="preserve"> F, </w:t>
        </w:r>
        <w:proofErr w:type="spellStart"/>
        <w:r>
          <w:t>Louca</w:t>
        </w:r>
        <w:proofErr w:type="spellEnd"/>
        <w:r>
          <w:t xml:space="preserve"> S, Abbott KC, </w:t>
        </w:r>
        <w:proofErr w:type="spellStart"/>
        <w:r>
          <w:t>Cobbold</w:t>
        </w:r>
        <w:proofErr w:type="spellEnd"/>
        <w:r>
          <w:t xml:space="preserve"> CA, </w:t>
        </w:r>
        <w:proofErr w:type="spellStart"/>
        <w:r>
          <w:t>Cordoleani</w:t>
        </w:r>
        <w:proofErr w:type="spellEnd"/>
        <w:r>
          <w:t xml:space="preserve"> F, DeAngelis DL, et al. Moving forward in circles: challenges and opportunities in modelling population cycles. Ecology letters. 2017;20: 1074–1092. </w:t>
        </w:r>
      </w:ins>
    </w:p>
    <w:p w14:paraId="31A7FBB3" w14:textId="77777777" w:rsidR="00B40C6D" w:rsidRDefault="00B40C6D" w:rsidP="00B40C6D">
      <w:pPr>
        <w:pStyle w:val="Bibliography"/>
        <w:rPr>
          <w:ins w:id="302" w:author="Christie Bahlai" w:date="2019-10-10T09:35:00Z"/>
        </w:rPr>
        <w:pPrChange w:id="303" w:author="Christie Bahlai" w:date="2019-10-10T09:35:00Z">
          <w:pPr>
            <w:widowControl w:val="0"/>
            <w:autoSpaceDE w:val="0"/>
            <w:autoSpaceDN w:val="0"/>
            <w:adjustRightInd w:val="0"/>
            <w:spacing w:after="0" w:line="240" w:lineRule="auto"/>
          </w:pPr>
        </w:pPrChange>
      </w:pPr>
      <w:ins w:id="304" w:author="Christie Bahlai" w:date="2019-10-10T09:35:00Z">
        <w:r>
          <w:t xml:space="preserve">30. </w:t>
        </w:r>
        <w:r>
          <w:tab/>
          <w:t>Boettiger C. From noise to knowledge: how randomness generates novel phenomena and reveals information. Ecology Letters. 2018;21: 1255–1267. doi:10.1111/ele.13085</w:t>
        </w:r>
      </w:ins>
    </w:p>
    <w:p w14:paraId="146FC65D" w14:textId="77777777" w:rsidR="00B40C6D" w:rsidRDefault="00B40C6D" w:rsidP="00B40C6D">
      <w:pPr>
        <w:pStyle w:val="Bibliography"/>
        <w:rPr>
          <w:ins w:id="305" w:author="Christie Bahlai" w:date="2019-10-10T09:35:00Z"/>
        </w:rPr>
        <w:pPrChange w:id="306" w:author="Christie Bahlai" w:date="2019-10-10T09:35:00Z">
          <w:pPr>
            <w:widowControl w:val="0"/>
            <w:autoSpaceDE w:val="0"/>
            <w:autoSpaceDN w:val="0"/>
            <w:adjustRightInd w:val="0"/>
            <w:spacing w:after="0" w:line="240" w:lineRule="auto"/>
          </w:pPr>
        </w:pPrChange>
      </w:pPr>
      <w:ins w:id="307" w:author="Christie Bahlai" w:date="2019-10-10T09:35:00Z">
        <w:r>
          <w:t xml:space="preserve">31. </w:t>
        </w:r>
        <w:r>
          <w:tab/>
        </w:r>
        <w:proofErr w:type="spellStart"/>
        <w:r>
          <w:t>Gadrich</w:t>
        </w:r>
        <w:proofErr w:type="spellEnd"/>
        <w:r>
          <w:t xml:space="preserve"> T, </w:t>
        </w:r>
        <w:proofErr w:type="spellStart"/>
        <w:r>
          <w:t>Katriel</w:t>
        </w:r>
        <w:proofErr w:type="spellEnd"/>
        <w:r>
          <w:t xml:space="preserve"> G. A Mechanistic Stochastic Ricker Model: Analytical and Numerical Investigations. Int J Bifurcation Chaos. 2016;26: 1650067. doi:10.1142/S021812741650067X</w:t>
        </w:r>
      </w:ins>
    </w:p>
    <w:p w14:paraId="1F19AA70" w14:textId="77777777" w:rsidR="00B40C6D" w:rsidRDefault="00B40C6D" w:rsidP="00B40C6D">
      <w:pPr>
        <w:pStyle w:val="Bibliography"/>
        <w:rPr>
          <w:ins w:id="308" w:author="Christie Bahlai" w:date="2019-10-10T09:35:00Z"/>
        </w:rPr>
        <w:pPrChange w:id="309" w:author="Christie Bahlai" w:date="2019-10-10T09:35:00Z">
          <w:pPr>
            <w:widowControl w:val="0"/>
            <w:autoSpaceDE w:val="0"/>
            <w:autoSpaceDN w:val="0"/>
            <w:adjustRightInd w:val="0"/>
            <w:spacing w:after="0" w:line="240" w:lineRule="auto"/>
          </w:pPr>
        </w:pPrChange>
      </w:pPr>
      <w:ins w:id="310" w:author="Christie Bahlai" w:date="2019-10-10T09:35:00Z">
        <w:r>
          <w:t xml:space="preserve">32. </w:t>
        </w:r>
        <w:r>
          <w:tab/>
          <w:t>Ricker WE. Stock and Recruitment. J Fish Res Bd Can. 1954;11: 559–623. doi:10.1139/f54-039</w:t>
        </w:r>
      </w:ins>
    </w:p>
    <w:p w14:paraId="36AC5D8F" w14:textId="77777777" w:rsidR="00B40C6D" w:rsidRDefault="00B40C6D" w:rsidP="00B40C6D">
      <w:pPr>
        <w:pStyle w:val="Bibliography"/>
        <w:rPr>
          <w:ins w:id="311" w:author="Christie Bahlai" w:date="2019-10-10T09:35:00Z"/>
        </w:rPr>
        <w:pPrChange w:id="312" w:author="Christie Bahlai" w:date="2019-10-10T09:35:00Z">
          <w:pPr>
            <w:widowControl w:val="0"/>
            <w:autoSpaceDE w:val="0"/>
            <w:autoSpaceDN w:val="0"/>
            <w:adjustRightInd w:val="0"/>
            <w:spacing w:after="0" w:line="240" w:lineRule="auto"/>
          </w:pPr>
        </w:pPrChange>
      </w:pPr>
      <w:ins w:id="313" w:author="Christie Bahlai" w:date="2019-10-10T09:35:00Z">
        <w:r>
          <w:t xml:space="preserve">33. </w:t>
        </w:r>
        <w:r>
          <w:tab/>
          <w:t xml:space="preserve">Brook BW, Bradshaw CJ. Strength of evidence for density dependence in abundance time series of 1198 species. Ecology. 2006;87: 1445–1451. </w:t>
        </w:r>
      </w:ins>
    </w:p>
    <w:p w14:paraId="0D8E0CBF" w14:textId="77777777" w:rsidR="00B40C6D" w:rsidRDefault="00B40C6D" w:rsidP="00B40C6D">
      <w:pPr>
        <w:pStyle w:val="Bibliography"/>
        <w:rPr>
          <w:ins w:id="314" w:author="Christie Bahlai" w:date="2019-10-10T09:35:00Z"/>
        </w:rPr>
        <w:pPrChange w:id="315" w:author="Christie Bahlai" w:date="2019-10-10T09:35:00Z">
          <w:pPr>
            <w:widowControl w:val="0"/>
            <w:autoSpaceDE w:val="0"/>
            <w:autoSpaceDN w:val="0"/>
            <w:adjustRightInd w:val="0"/>
            <w:spacing w:after="0" w:line="240" w:lineRule="auto"/>
          </w:pPr>
        </w:pPrChange>
      </w:pPr>
      <w:ins w:id="316" w:author="Christie Bahlai" w:date="2019-10-10T09:35:00Z">
        <w:r>
          <w:t xml:space="preserve">34. </w:t>
        </w:r>
        <w:r>
          <w:tab/>
          <w:t xml:space="preserve">Hall AR, Osborn DR, </w:t>
        </w:r>
        <w:proofErr w:type="spellStart"/>
        <w:r>
          <w:t>Sakkas</w:t>
        </w:r>
        <w:proofErr w:type="spellEnd"/>
        <w:r>
          <w:t xml:space="preserve"> N. Inference on Structural Breaks using Information Criteria. The Manchester School. 2013;81: 54–81. doi:10.1111/manc.12017</w:t>
        </w:r>
      </w:ins>
    </w:p>
    <w:p w14:paraId="1D8BAE0A" w14:textId="77777777" w:rsidR="00B40C6D" w:rsidRDefault="00B40C6D" w:rsidP="00B40C6D">
      <w:pPr>
        <w:pStyle w:val="Bibliography"/>
        <w:rPr>
          <w:ins w:id="317" w:author="Christie Bahlai" w:date="2019-10-10T09:35:00Z"/>
        </w:rPr>
        <w:pPrChange w:id="318" w:author="Christie Bahlai" w:date="2019-10-10T09:35:00Z">
          <w:pPr>
            <w:widowControl w:val="0"/>
            <w:autoSpaceDE w:val="0"/>
            <w:autoSpaceDN w:val="0"/>
            <w:adjustRightInd w:val="0"/>
            <w:spacing w:after="0" w:line="240" w:lineRule="auto"/>
          </w:pPr>
        </w:pPrChange>
      </w:pPr>
      <w:ins w:id="319" w:author="Christie Bahlai" w:date="2019-10-10T09:35:00Z">
        <w:r>
          <w:t xml:space="preserve">35. </w:t>
        </w:r>
        <w:r>
          <w:tab/>
          <w:t xml:space="preserve">Burnham KP, Anderson DR. Model selection and multimodal inference: a practical information-theoretic approach. 2nd ed. New York: Springer Science + Business Media, LLC; 2002. </w:t>
        </w:r>
      </w:ins>
    </w:p>
    <w:p w14:paraId="12A08762" w14:textId="77777777" w:rsidR="00B40C6D" w:rsidRDefault="00B40C6D" w:rsidP="00B40C6D">
      <w:pPr>
        <w:pStyle w:val="Bibliography"/>
        <w:rPr>
          <w:ins w:id="320" w:author="Christie Bahlai" w:date="2019-10-10T09:35:00Z"/>
        </w:rPr>
        <w:pPrChange w:id="321" w:author="Christie Bahlai" w:date="2019-10-10T09:35:00Z">
          <w:pPr>
            <w:widowControl w:val="0"/>
            <w:autoSpaceDE w:val="0"/>
            <w:autoSpaceDN w:val="0"/>
            <w:adjustRightInd w:val="0"/>
            <w:spacing w:after="0" w:line="240" w:lineRule="auto"/>
          </w:pPr>
        </w:pPrChange>
      </w:pPr>
      <w:ins w:id="322" w:author="Christie Bahlai" w:date="2019-10-10T09:35:00Z">
        <w:r>
          <w:t xml:space="preserve">36. </w:t>
        </w:r>
        <w:r>
          <w:tab/>
        </w:r>
        <w:proofErr w:type="spellStart"/>
        <w:r>
          <w:t>Wagenmakers</w:t>
        </w:r>
        <w:proofErr w:type="spellEnd"/>
        <w:r>
          <w:t xml:space="preserve"> E-J, Farrell S. AIC model selection using Akaike weights. Psychonomic Bulletin &amp; Review. 2004;11: 192–196. doi:10.3758/BF03206482</w:t>
        </w:r>
      </w:ins>
    </w:p>
    <w:p w14:paraId="33767499" w14:textId="77777777" w:rsidR="00B40C6D" w:rsidRDefault="00B40C6D" w:rsidP="00B40C6D">
      <w:pPr>
        <w:pStyle w:val="Bibliography"/>
        <w:rPr>
          <w:ins w:id="323" w:author="Christie Bahlai" w:date="2019-10-10T09:35:00Z"/>
        </w:rPr>
        <w:pPrChange w:id="324" w:author="Christie Bahlai" w:date="2019-10-10T09:35:00Z">
          <w:pPr>
            <w:widowControl w:val="0"/>
            <w:autoSpaceDE w:val="0"/>
            <w:autoSpaceDN w:val="0"/>
            <w:adjustRightInd w:val="0"/>
            <w:spacing w:after="0" w:line="240" w:lineRule="auto"/>
          </w:pPr>
        </w:pPrChange>
      </w:pPr>
      <w:ins w:id="325" w:author="Christie Bahlai" w:date="2019-10-10T09:35:00Z">
        <w:r>
          <w:t xml:space="preserve">37. </w:t>
        </w:r>
        <w:r>
          <w:tab/>
          <w:t>R Development Core Team. R: A Language and Environment for Statistical Computing 3.3.3. R Foundation for Statistical Computing. 2017. Available: http://www.R-project.org</w:t>
        </w:r>
      </w:ins>
    </w:p>
    <w:p w14:paraId="6263DBAF" w14:textId="77777777" w:rsidR="00B40C6D" w:rsidRDefault="00B40C6D" w:rsidP="00B40C6D">
      <w:pPr>
        <w:pStyle w:val="Bibliography"/>
        <w:rPr>
          <w:ins w:id="326" w:author="Christie Bahlai" w:date="2019-10-10T09:35:00Z"/>
        </w:rPr>
        <w:pPrChange w:id="327" w:author="Christie Bahlai" w:date="2019-10-10T09:35:00Z">
          <w:pPr>
            <w:widowControl w:val="0"/>
            <w:autoSpaceDE w:val="0"/>
            <w:autoSpaceDN w:val="0"/>
            <w:adjustRightInd w:val="0"/>
            <w:spacing w:after="0" w:line="240" w:lineRule="auto"/>
          </w:pPr>
        </w:pPrChange>
      </w:pPr>
      <w:ins w:id="328" w:author="Christie Bahlai" w:date="2019-10-10T09:35:00Z">
        <w:r>
          <w:t xml:space="preserve">38. </w:t>
        </w:r>
        <w:r>
          <w:tab/>
        </w:r>
        <w:proofErr w:type="spellStart"/>
        <w:r>
          <w:t>Elzhov</w:t>
        </w:r>
        <w:proofErr w:type="spellEnd"/>
        <w:r>
          <w:t xml:space="preserve"> TV, Mullen KM, </w:t>
        </w:r>
        <w:proofErr w:type="spellStart"/>
        <w:r>
          <w:t>Spiess</w:t>
        </w:r>
        <w:proofErr w:type="spellEnd"/>
        <w:r>
          <w:t xml:space="preserve"> A-N, </w:t>
        </w:r>
        <w:proofErr w:type="spellStart"/>
        <w:r>
          <w:t>Bolker</w:t>
        </w:r>
        <w:proofErr w:type="spellEnd"/>
        <w:r>
          <w:t xml:space="preserve"> B. </w:t>
        </w:r>
        <w:proofErr w:type="spellStart"/>
        <w:r>
          <w:t>minpack</w:t>
        </w:r>
        <w:proofErr w:type="spellEnd"/>
        <w:r>
          <w:t xml:space="preserve">. </w:t>
        </w:r>
        <w:proofErr w:type="spellStart"/>
        <w:r>
          <w:t>lm</w:t>
        </w:r>
        <w:proofErr w:type="spellEnd"/>
        <w:r>
          <w:t xml:space="preserve">: R Interface to the Levenberg-Marquardt Nonlinear Least-Squares Algorithm Found in MINPACK. 2016. </w:t>
        </w:r>
      </w:ins>
    </w:p>
    <w:p w14:paraId="2BEFBB11" w14:textId="77777777" w:rsidR="00B40C6D" w:rsidRDefault="00B40C6D" w:rsidP="00B40C6D">
      <w:pPr>
        <w:pStyle w:val="Bibliography"/>
        <w:rPr>
          <w:ins w:id="329" w:author="Christie Bahlai" w:date="2019-10-10T09:35:00Z"/>
        </w:rPr>
        <w:pPrChange w:id="330" w:author="Christie Bahlai" w:date="2019-10-10T09:35:00Z">
          <w:pPr>
            <w:widowControl w:val="0"/>
            <w:autoSpaceDE w:val="0"/>
            <w:autoSpaceDN w:val="0"/>
            <w:adjustRightInd w:val="0"/>
            <w:spacing w:after="0" w:line="240" w:lineRule="auto"/>
          </w:pPr>
        </w:pPrChange>
      </w:pPr>
      <w:ins w:id="331" w:author="Christie Bahlai" w:date="2019-10-10T09:35:00Z">
        <w:r>
          <w:lastRenderedPageBreak/>
          <w:t xml:space="preserve">39. </w:t>
        </w:r>
        <w:r>
          <w:tab/>
          <w:t xml:space="preserve">Bahlai C. </w:t>
        </w:r>
        <w:proofErr w:type="spellStart"/>
        <w:r>
          <w:t>cbahlai</w:t>
        </w:r>
        <w:proofErr w:type="spellEnd"/>
        <w:r>
          <w:t>/</w:t>
        </w:r>
        <w:proofErr w:type="spellStart"/>
        <w:r>
          <w:t>dynamic_shift_detector</w:t>
        </w:r>
        <w:proofErr w:type="spellEnd"/>
        <w:r>
          <w:t xml:space="preserve">: The Dynamic Shift Detector. </w:t>
        </w:r>
        <w:proofErr w:type="spellStart"/>
        <w:r>
          <w:t>Zenodo</w:t>
        </w:r>
        <w:proofErr w:type="spellEnd"/>
        <w:r>
          <w:t>; 2019. doi:10.5281/zenodo.3368486</w:t>
        </w:r>
      </w:ins>
    </w:p>
    <w:p w14:paraId="26E843A2" w14:textId="77777777" w:rsidR="00B40C6D" w:rsidRDefault="00B40C6D" w:rsidP="00B40C6D">
      <w:pPr>
        <w:pStyle w:val="Bibliography"/>
        <w:rPr>
          <w:ins w:id="332" w:author="Christie Bahlai" w:date="2019-10-10T09:35:00Z"/>
        </w:rPr>
        <w:pPrChange w:id="333" w:author="Christie Bahlai" w:date="2019-10-10T09:35:00Z">
          <w:pPr>
            <w:widowControl w:val="0"/>
            <w:autoSpaceDE w:val="0"/>
            <w:autoSpaceDN w:val="0"/>
            <w:adjustRightInd w:val="0"/>
            <w:spacing w:after="0" w:line="240" w:lineRule="auto"/>
          </w:pPr>
        </w:pPrChange>
      </w:pPr>
      <w:ins w:id="334" w:author="Christie Bahlai" w:date="2019-10-10T09:35:00Z">
        <w:r>
          <w:t xml:space="preserve">40. </w:t>
        </w:r>
        <w:r>
          <w:tab/>
          <w:t xml:space="preserve">Bahlai CA, Colunga-Garcia M, Gage SH, Landis DA. Long term functional dynamics of an </w:t>
        </w:r>
        <w:proofErr w:type="spellStart"/>
        <w:r>
          <w:t>aphidophagous</w:t>
        </w:r>
        <w:proofErr w:type="spellEnd"/>
        <w:r>
          <w:t xml:space="preserve"> coccinellid community are unchanged in response to repeated invasion. </w:t>
        </w:r>
        <w:proofErr w:type="spellStart"/>
        <w:r>
          <w:t>PLoS</w:t>
        </w:r>
        <w:proofErr w:type="spellEnd"/>
        <w:r>
          <w:t xml:space="preserve"> One. 2013;8: e83407. </w:t>
        </w:r>
        <w:proofErr w:type="gramStart"/>
        <w:r>
          <w:t>doi:10.1371/journal.pone</w:t>
        </w:r>
        <w:proofErr w:type="gramEnd"/>
        <w:r>
          <w:t>.0083407</w:t>
        </w:r>
      </w:ins>
    </w:p>
    <w:p w14:paraId="37776A21" w14:textId="77777777" w:rsidR="00B40C6D" w:rsidRDefault="00B40C6D" w:rsidP="00B40C6D">
      <w:pPr>
        <w:pStyle w:val="Bibliography"/>
        <w:rPr>
          <w:ins w:id="335" w:author="Christie Bahlai" w:date="2019-10-10T09:35:00Z"/>
        </w:rPr>
        <w:pPrChange w:id="336" w:author="Christie Bahlai" w:date="2019-10-10T09:35:00Z">
          <w:pPr>
            <w:widowControl w:val="0"/>
            <w:autoSpaceDE w:val="0"/>
            <w:autoSpaceDN w:val="0"/>
            <w:adjustRightInd w:val="0"/>
            <w:spacing w:after="0" w:line="240" w:lineRule="auto"/>
          </w:pPr>
        </w:pPrChange>
      </w:pPr>
      <w:ins w:id="337" w:author="Christie Bahlai" w:date="2019-10-10T09:35:00Z">
        <w:r>
          <w:t xml:space="preserve">41. </w:t>
        </w:r>
        <w:r>
          <w:tab/>
          <w:t>Bahlai C, Colunga-Garcia M, Gage S, Landis D. The role of exotic ladybeetles in the decline of native ladybeetle populations: evidence from long-term monitoring. Biol Invasions. 2015;17: 1005–1024. doi:10.1007/s10530-014-0772-4</w:t>
        </w:r>
      </w:ins>
    </w:p>
    <w:p w14:paraId="7B2F4A61" w14:textId="77777777" w:rsidR="00B40C6D" w:rsidRDefault="00B40C6D" w:rsidP="00B40C6D">
      <w:pPr>
        <w:pStyle w:val="Bibliography"/>
        <w:rPr>
          <w:ins w:id="338" w:author="Christie Bahlai" w:date="2019-10-10T09:35:00Z"/>
        </w:rPr>
        <w:pPrChange w:id="339" w:author="Christie Bahlai" w:date="2019-10-10T09:35:00Z">
          <w:pPr>
            <w:widowControl w:val="0"/>
            <w:autoSpaceDE w:val="0"/>
            <w:autoSpaceDN w:val="0"/>
            <w:adjustRightInd w:val="0"/>
            <w:spacing w:after="0" w:line="240" w:lineRule="auto"/>
          </w:pPr>
        </w:pPrChange>
      </w:pPr>
      <w:ins w:id="340" w:author="Christie Bahlai" w:date="2019-10-10T09:35:00Z">
        <w:r>
          <w:t xml:space="preserve">42. </w:t>
        </w:r>
        <w:r>
          <w:tab/>
          <w:t>Bahlai CA, vander Werf W, O’Neal M, Hemerik L, Landis DA. Shifts in dynamic regime of an invasive lady beetle are linked to the invasion and insecticidal management of its prey. Ecological Applications. 2015 [cited 14 May 2015]. doi:10.1890/14-2022.1</w:t>
        </w:r>
      </w:ins>
    </w:p>
    <w:p w14:paraId="604555A3" w14:textId="77777777" w:rsidR="00B40C6D" w:rsidRDefault="00B40C6D" w:rsidP="00B40C6D">
      <w:pPr>
        <w:pStyle w:val="Bibliography"/>
        <w:rPr>
          <w:ins w:id="341" w:author="Christie Bahlai" w:date="2019-10-10T09:35:00Z"/>
        </w:rPr>
        <w:pPrChange w:id="342" w:author="Christie Bahlai" w:date="2019-10-10T09:35:00Z">
          <w:pPr>
            <w:widowControl w:val="0"/>
            <w:autoSpaceDE w:val="0"/>
            <w:autoSpaceDN w:val="0"/>
            <w:adjustRightInd w:val="0"/>
            <w:spacing w:after="0" w:line="240" w:lineRule="auto"/>
          </w:pPr>
        </w:pPrChange>
      </w:pPr>
      <w:ins w:id="343" w:author="Christie Bahlai" w:date="2019-10-10T09:35:00Z">
        <w:r>
          <w:t xml:space="preserve">43. </w:t>
        </w:r>
        <w:r>
          <w:tab/>
          <w:t xml:space="preserve">Bahlai CA, Sears MK. Population dynamics of Harmonia </w:t>
        </w:r>
        <w:proofErr w:type="spellStart"/>
        <w:r>
          <w:t>axyridis</w:t>
        </w:r>
        <w:proofErr w:type="spellEnd"/>
        <w:r>
          <w:t xml:space="preserve"> and Aphis </w:t>
        </w:r>
        <w:proofErr w:type="spellStart"/>
        <w:r>
          <w:t>glycines</w:t>
        </w:r>
        <w:proofErr w:type="spellEnd"/>
        <w:r>
          <w:t xml:space="preserve"> in Niagara Peninsula soybean fields and vineyards. Journal of the Entomological Society of Ontario. 2009;140: 27–39. </w:t>
        </w:r>
      </w:ins>
    </w:p>
    <w:p w14:paraId="5EF3255B" w14:textId="77777777" w:rsidR="00B40C6D" w:rsidRDefault="00B40C6D" w:rsidP="00B40C6D">
      <w:pPr>
        <w:pStyle w:val="Bibliography"/>
        <w:rPr>
          <w:ins w:id="344" w:author="Christie Bahlai" w:date="2019-10-10T09:35:00Z"/>
        </w:rPr>
        <w:pPrChange w:id="345" w:author="Christie Bahlai" w:date="2019-10-10T09:35:00Z">
          <w:pPr>
            <w:widowControl w:val="0"/>
            <w:autoSpaceDE w:val="0"/>
            <w:autoSpaceDN w:val="0"/>
            <w:adjustRightInd w:val="0"/>
            <w:spacing w:after="0" w:line="240" w:lineRule="auto"/>
          </w:pPr>
        </w:pPrChange>
      </w:pPr>
      <w:ins w:id="346" w:author="Christie Bahlai" w:date="2019-10-10T09:35:00Z">
        <w:r>
          <w:t xml:space="preserve">44. </w:t>
        </w:r>
        <w:r>
          <w:tab/>
          <w:t xml:space="preserve">Heimpel G, </w:t>
        </w:r>
        <w:proofErr w:type="spellStart"/>
        <w:r>
          <w:t>Frelich</w:t>
        </w:r>
        <w:proofErr w:type="spellEnd"/>
        <w:r>
          <w:t xml:space="preserve"> L, Landis D, Hopper K, </w:t>
        </w:r>
        <w:proofErr w:type="spellStart"/>
        <w:r>
          <w:t>Hoelmer</w:t>
        </w:r>
        <w:proofErr w:type="spellEnd"/>
        <w:r>
          <w:t xml:space="preserve"> K, </w:t>
        </w:r>
        <w:proofErr w:type="spellStart"/>
        <w:r>
          <w:t>Sezen</w:t>
        </w:r>
        <w:proofErr w:type="spellEnd"/>
        <w:r>
          <w:t xml:space="preserve"> Z, et al. European buckthorn and Asian soybean aphid as components of an extensive </w:t>
        </w:r>
        <w:proofErr w:type="spellStart"/>
        <w:r>
          <w:t>invasional</w:t>
        </w:r>
        <w:proofErr w:type="spellEnd"/>
        <w:r>
          <w:t xml:space="preserve"> meltdown in North America. Biological Invasions. 2010;12: 2913–2931. doi:10.1007/s10530-010-9736-5</w:t>
        </w:r>
      </w:ins>
    </w:p>
    <w:p w14:paraId="30ECF76A" w14:textId="77777777" w:rsidR="00B40C6D" w:rsidRDefault="00B40C6D" w:rsidP="00B40C6D">
      <w:pPr>
        <w:pStyle w:val="Bibliography"/>
        <w:rPr>
          <w:ins w:id="347" w:author="Christie Bahlai" w:date="2019-10-10T09:35:00Z"/>
        </w:rPr>
        <w:pPrChange w:id="348" w:author="Christie Bahlai" w:date="2019-10-10T09:35:00Z">
          <w:pPr>
            <w:widowControl w:val="0"/>
            <w:autoSpaceDE w:val="0"/>
            <w:autoSpaceDN w:val="0"/>
            <w:adjustRightInd w:val="0"/>
            <w:spacing w:after="0" w:line="240" w:lineRule="auto"/>
          </w:pPr>
        </w:pPrChange>
      </w:pPr>
      <w:ins w:id="349" w:author="Christie Bahlai" w:date="2019-10-10T09:35:00Z">
        <w:r>
          <w:t xml:space="preserve">45. </w:t>
        </w:r>
        <w:r>
          <w:tab/>
        </w:r>
        <w:proofErr w:type="spellStart"/>
        <w:r>
          <w:t>Rhainds</w:t>
        </w:r>
        <w:proofErr w:type="spellEnd"/>
        <w:r>
          <w:t xml:space="preserve"> M, </w:t>
        </w:r>
        <w:proofErr w:type="spellStart"/>
        <w:r>
          <w:t>Yoo</w:t>
        </w:r>
        <w:proofErr w:type="spellEnd"/>
        <w:r>
          <w:t xml:space="preserve"> HJS, </w:t>
        </w:r>
        <w:proofErr w:type="spellStart"/>
        <w:r>
          <w:t>Kindlmann</w:t>
        </w:r>
        <w:proofErr w:type="spellEnd"/>
        <w:r>
          <w:t xml:space="preserve"> P, Voegtlin D, Castillo D, Rutledge C, et al. Two-year oscillation cycle in abundance of soybean aphid in Indiana. Agricultural and Forest Entomology. 2010;12: 251–257. </w:t>
        </w:r>
      </w:ins>
    </w:p>
    <w:p w14:paraId="0DDC71CE" w14:textId="77777777" w:rsidR="00B40C6D" w:rsidRDefault="00B40C6D" w:rsidP="00B40C6D">
      <w:pPr>
        <w:pStyle w:val="Bibliography"/>
        <w:rPr>
          <w:ins w:id="350" w:author="Christie Bahlai" w:date="2019-10-10T09:35:00Z"/>
        </w:rPr>
        <w:pPrChange w:id="351" w:author="Christie Bahlai" w:date="2019-10-10T09:35:00Z">
          <w:pPr>
            <w:widowControl w:val="0"/>
            <w:autoSpaceDE w:val="0"/>
            <w:autoSpaceDN w:val="0"/>
            <w:adjustRightInd w:val="0"/>
            <w:spacing w:after="0" w:line="240" w:lineRule="auto"/>
          </w:pPr>
        </w:pPrChange>
      </w:pPr>
      <w:ins w:id="352" w:author="Christie Bahlai" w:date="2019-10-10T09:35:00Z">
        <w:r>
          <w:t xml:space="preserve">46. </w:t>
        </w:r>
        <w:r>
          <w:tab/>
          <w:t xml:space="preserve">Ragsdale DW, Voegtlin DJ, O’Neil RJ. Soybean aphid biology in North America. Annals of the Entomological Society of America. 2004;97: 204–208. </w:t>
        </w:r>
      </w:ins>
    </w:p>
    <w:p w14:paraId="5D06AC93" w14:textId="77777777" w:rsidR="00B40C6D" w:rsidRDefault="00B40C6D" w:rsidP="00B40C6D">
      <w:pPr>
        <w:pStyle w:val="Bibliography"/>
        <w:rPr>
          <w:ins w:id="353" w:author="Christie Bahlai" w:date="2019-10-10T09:35:00Z"/>
        </w:rPr>
        <w:pPrChange w:id="354" w:author="Christie Bahlai" w:date="2019-10-10T09:35:00Z">
          <w:pPr>
            <w:widowControl w:val="0"/>
            <w:autoSpaceDE w:val="0"/>
            <w:autoSpaceDN w:val="0"/>
            <w:adjustRightInd w:val="0"/>
            <w:spacing w:after="0" w:line="240" w:lineRule="auto"/>
          </w:pPr>
        </w:pPrChange>
      </w:pPr>
      <w:ins w:id="355" w:author="Christie Bahlai" w:date="2019-10-10T09:35:00Z">
        <w:r>
          <w:t xml:space="preserve">47. </w:t>
        </w:r>
        <w:r>
          <w:tab/>
          <w:t xml:space="preserve">Wu Z, Schenk-Hamlin D, Zhan W, Ragsdale DW, Heimpel GE. The soybean aphid in China: a historical review. Annals of the Entomological Society of America. 2004;97: 209–218. </w:t>
        </w:r>
      </w:ins>
    </w:p>
    <w:p w14:paraId="64175AD7" w14:textId="77777777" w:rsidR="00B40C6D" w:rsidRDefault="00B40C6D" w:rsidP="00B40C6D">
      <w:pPr>
        <w:pStyle w:val="Bibliography"/>
        <w:rPr>
          <w:ins w:id="356" w:author="Christie Bahlai" w:date="2019-10-10T09:35:00Z"/>
        </w:rPr>
        <w:pPrChange w:id="357" w:author="Christie Bahlai" w:date="2019-10-10T09:35:00Z">
          <w:pPr>
            <w:widowControl w:val="0"/>
            <w:autoSpaceDE w:val="0"/>
            <w:autoSpaceDN w:val="0"/>
            <w:adjustRightInd w:val="0"/>
            <w:spacing w:after="0" w:line="240" w:lineRule="auto"/>
          </w:pPr>
        </w:pPrChange>
      </w:pPr>
      <w:ins w:id="358" w:author="Christie Bahlai" w:date="2019-10-10T09:35:00Z">
        <w:r>
          <w:t xml:space="preserve">48. </w:t>
        </w:r>
        <w:r>
          <w:tab/>
          <w:t xml:space="preserve">Urquhart FA, Urquhart NR. Autumnal migration routes of the eastern population of the monarch butterfly (Danaus p. </w:t>
        </w:r>
        <w:proofErr w:type="spellStart"/>
        <w:r>
          <w:t>plexippus</w:t>
        </w:r>
        <w:proofErr w:type="spellEnd"/>
        <w:r>
          <w:t xml:space="preserve"> L.; </w:t>
        </w:r>
        <w:proofErr w:type="spellStart"/>
        <w:r>
          <w:t>Danaidae</w:t>
        </w:r>
        <w:proofErr w:type="spellEnd"/>
        <w:r>
          <w:t xml:space="preserve">; Lepidoptera) in North America to the overwintering site in the </w:t>
        </w:r>
        <w:proofErr w:type="spellStart"/>
        <w:r>
          <w:t>Neovolcanic</w:t>
        </w:r>
        <w:proofErr w:type="spellEnd"/>
        <w:r>
          <w:t xml:space="preserve"> Plateau of Mexico. Can J Zool. 1978;56: 1759–1764. doi:10.1139/z78-240</w:t>
        </w:r>
      </w:ins>
    </w:p>
    <w:p w14:paraId="6F04E955" w14:textId="77777777" w:rsidR="00B40C6D" w:rsidRDefault="00B40C6D" w:rsidP="00B40C6D">
      <w:pPr>
        <w:pStyle w:val="Bibliography"/>
        <w:rPr>
          <w:ins w:id="359" w:author="Christie Bahlai" w:date="2019-10-10T09:35:00Z"/>
        </w:rPr>
        <w:pPrChange w:id="360" w:author="Christie Bahlai" w:date="2019-10-10T09:35:00Z">
          <w:pPr>
            <w:widowControl w:val="0"/>
            <w:autoSpaceDE w:val="0"/>
            <w:autoSpaceDN w:val="0"/>
            <w:adjustRightInd w:val="0"/>
            <w:spacing w:after="0" w:line="240" w:lineRule="auto"/>
          </w:pPr>
        </w:pPrChange>
      </w:pPr>
      <w:ins w:id="361" w:author="Christie Bahlai" w:date="2019-10-10T09:35:00Z">
        <w:r>
          <w:t xml:space="preserve">49. </w:t>
        </w:r>
        <w:r>
          <w:tab/>
          <w:t xml:space="preserve">Flockhart DTT, Brower LP, Ramirez MI, Hobson KA, Wassenaar LI, </w:t>
        </w:r>
        <w:proofErr w:type="spellStart"/>
        <w:r>
          <w:t>Altizer</w:t>
        </w:r>
        <w:proofErr w:type="spellEnd"/>
        <w:r>
          <w:t xml:space="preserve"> S, et al. Regional climate on the breeding grounds predicts variation in the natal origin of monarch butterflies overwintering in Mexico over 38 years. Glob Change Biol. 2017;23: 2565–2576. doi:10.1111/gcb.13589</w:t>
        </w:r>
      </w:ins>
    </w:p>
    <w:p w14:paraId="2A784C0E" w14:textId="77777777" w:rsidR="00B40C6D" w:rsidRDefault="00B40C6D" w:rsidP="00B40C6D">
      <w:pPr>
        <w:pStyle w:val="Bibliography"/>
        <w:rPr>
          <w:ins w:id="362" w:author="Christie Bahlai" w:date="2019-10-10T09:35:00Z"/>
        </w:rPr>
        <w:pPrChange w:id="363" w:author="Christie Bahlai" w:date="2019-10-10T09:35:00Z">
          <w:pPr>
            <w:widowControl w:val="0"/>
            <w:autoSpaceDE w:val="0"/>
            <w:autoSpaceDN w:val="0"/>
            <w:adjustRightInd w:val="0"/>
            <w:spacing w:after="0" w:line="240" w:lineRule="auto"/>
          </w:pPr>
        </w:pPrChange>
      </w:pPr>
      <w:ins w:id="364" w:author="Christie Bahlai" w:date="2019-10-10T09:35:00Z">
        <w:r>
          <w:t xml:space="preserve">50. </w:t>
        </w:r>
        <w:r>
          <w:tab/>
        </w:r>
        <w:proofErr w:type="spellStart"/>
        <w:r>
          <w:t>Prysby</w:t>
        </w:r>
        <w:proofErr w:type="spellEnd"/>
        <w:r>
          <w:t xml:space="preserve"> MD, </w:t>
        </w:r>
        <w:proofErr w:type="spellStart"/>
        <w:r>
          <w:t>Oberhauser</w:t>
        </w:r>
        <w:proofErr w:type="spellEnd"/>
        <w:r>
          <w:t xml:space="preserve"> KS. Temporal and geographic variation in monarch densities: citizen scientists document monarch population patterns. The monarch butterfly: Biology and conservation. 2004; 9–20. </w:t>
        </w:r>
      </w:ins>
    </w:p>
    <w:p w14:paraId="640A7765" w14:textId="77777777" w:rsidR="00B40C6D" w:rsidRDefault="00B40C6D" w:rsidP="00B40C6D">
      <w:pPr>
        <w:pStyle w:val="Bibliography"/>
        <w:rPr>
          <w:ins w:id="365" w:author="Christie Bahlai" w:date="2019-10-10T09:35:00Z"/>
        </w:rPr>
        <w:pPrChange w:id="366" w:author="Christie Bahlai" w:date="2019-10-10T09:35:00Z">
          <w:pPr>
            <w:widowControl w:val="0"/>
            <w:autoSpaceDE w:val="0"/>
            <w:autoSpaceDN w:val="0"/>
            <w:adjustRightInd w:val="0"/>
            <w:spacing w:after="0" w:line="240" w:lineRule="auto"/>
          </w:pPr>
        </w:pPrChange>
      </w:pPr>
      <w:ins w:id="367" w:author="Christie Bahlai" w:date="2019-10-10T09:35:00Z">
        <w:r>
          <w:t xml:space="preserve">51. </w:t>
        </w:r>
        <w:r>
          <w:tab/>
          <w:t xml:space="preserve">Sarkar S. What Is Threatening Monarchs? </w:t>
        </w:r>
        <w:proofErr w:type="spellStart"/>
        <w:r>
          <w:t>BioScience</w:t>
        </w:r>
        <w:proofErr w:type="spellEnd"/>
        <w:r>
          <w:t>. 2017;67: 1080–1080. doi:10.1093/</w:t>
        </w:r>
        <w:proofErr w:type="spellStart"/>
        <w:r>
          <w:t>biosci</w:t>
        </w:r>
        <w:proofErr w:type="spellEnd"/>
        <w:r>
          <w:t>/bix120</w:t>
        </w:r>
      </w:ins>
    </w:p>
    <w:p w14:paraId="00935462" w14:textId="77777777" w:rsidR="00B40C6D" w:rsidRDefault="00B40C6D" w:rsidP="00B40C6D">
      <w:pPr>
        <w:pStyle w:val="Bibliography"/>
        <w:rPr>
          <w:ins w:id="368" w:author="Christie Bahlai" w:date="2019-10-10T09:35:00Z"/>
        </w:rPr>
        <w:pPrChange w:id="369" w:author="Christie Bahlai" w:date="2019-10-10T09:35:00Z">
          <w:pPr>
            <w:widowControl w:val="0"/>
            <w:autoSpaceDE w:val="0"/>
            <w:autoSpaceDN w:val="0"/>
            <w:adjustRightInd w:val="0"/>
            <w:spacing w:after="0" w:line="240" w:lineRule="auto"/>
          </w:pPr>
        </w:pPrChange>
      </w:pPr>
      <w:ins w:id="370" w:author="Christie Bahlai" w:date="2019-10-10T09:35:00Z">
        <w:r>
          <w:lastRenderedPageBreak/>
          <w:t xml:space="preserve">52. </w:t>
        </w:r>
        <w:r>
          <w:tab/>
          <w:t>Lovett J. Monarch Population Status. Monarch Watch; 2017. Available: http://monarchwatch.org/blog/2017/02/11/monarch-population-status-30/</w:t>
        </w:r>
      </w:ins>
    </w:p>
    <w:p w14:paraId="2F18DC4A" w14:textId="77777777" w:rsidR="00B40C6D" w:rsidRDefault="00B40C6D" w:rsidP="00B40C6D">
      <w:pPr>
        <w:pStyle w:val="Bibliography"/>
        <w:rPr>
          <w:ins w:id="371" w:author="Christie Bahlai" w:date="2019-10-10T09:35:00Z"/>
        </w:rPr>
        <w:pPrChange w:id="372" w:author="Christie Bahlai" w:date="2019-10-10T09:35:00Z">
          <w:pPr>
            <w:widowControl w:val="0"/>
            <w:autoSpaceDE w:val="0"/>
            <w:autoSpaceDN w:val="0"/>
            <w:adjustRightInd w:val="0"/>
            <w:spacing w:after="0" w:line="240" w:lineRule="auto"/>
          </w:pPr>
        </w:pPrChange>
      </w:pPr>
      <w:ins w:id="373" w:author="Christie Bahlai" w:date="2019-10-10T09:35:00Z">
        <w:r>
          <w:t xml:space="preserve">53. </w:t>
        </w:r>
        <w:r>
          <w:tab/>
          <w:t>Hartzler RG. Reduction in common milkweed (</w:t>
        </w:r>
        <w:proofErr w:type="spellStart"/>
        <w:r>
          <w:t>Asclepias</w:t>
        </w:r>
        <w:proofErr w:type="spellEnd"/>
        <w:r>
          <w:t xml:space="preserve"> </w:t>
        </w:r>
        <w:proofErr w:type="spellStart"/>
        <w:r>
          <w:t>syriaca</w:t>
        </w:r>
        <w:proofErr w:type="spellEnd"/>
        <w:r>
          <w:t xml:space="preserve">) occurrence in Iowa cropland from 1999 to 2009. Crop Protection. 2010;29: 1542–1544. </w:t>
        </w:r>
        <w:proofErr w:type="gramStart"/>
        <w:r>
          <w:t>doi:10.1016/j.cropro</w:t>
        </w:r>
        <w:proofErr w:type="gramEnd"/>
        <w:r>
          <w:t>.2010.07.018</w:t>
        </w:r>
      </w:ins>
    </w:p>
    <w:p w14:paraId="67C7CE8F" w14:textId="77777777" w:rsidR="00B40C6D" w:rsidRDefault="00B40C6D" w:rsidP="00B40C6D">
      <w:pPr>
        <w:pStyle w:val="Bibliography"/>
        <w:rPr>
          <w:ins w:id="374" w:author="Christie Bahlai" w:date="2019-10-10T09:35:00Z"/>
        </w:rPr>
        <w:pPrChange w:id="375" w:author="Christie Bahlai" w:date="2019-10-10T09:35:00Z">
          <w:pPr>
            <w:widowControl w:val="0"/>
            <w:autoSpaceDE w:val="0"/>
            <w:autoSpaceDN w:val="0"/>
            <w:adjustRightInd w:val="0"/>
            <w:spacing w:after="0" w:line="240" w:lineRule="auto"/>
          </w:pPr>
        </w:pPrChange>
      </w:pPr>
      <w:ins w:id="376" w:author="Christie Bahlai" w:date="2019-10-10T09:35:00Z">
        <w:r>
          <w:t xml:space="preserve">54. </w:t>
        </w:r>
        <w:r>
          <w:tab/>
          <w:t xml:space="preserve">Pleasants JM, </w:t>
        </w:r>
        <w:proofErr w:type="spellStart"/>
        <w:r>
          <w:t>Oberhauser</w:t>
        </w:r>
        <w:proofErr w:type="spellEnd"/>
        <w:r>
          <w:t xml:space="preserve"> KS. Milkweed loss in agricultural fields because of herbicide use: effect on the monarch butterfly population. Insect Conservation and Diversity. 2013;6: 135–144. doi:10.1111/j.1752-4598.</w:t>
        </w:r>
        <w:proofErr w:type="gramStart"/>
        <w:r>
          <w:t>2012.00196.x</w:t>
        </w:r>
        <w:proofErr w:type="gramEnd"/>
      </w:ins>
    </w:p>
    <w:p w14:paraId="774C3AD2" w14:textId="77777777" w:rsidR="00B40C6D" w:rsidRDefault="00B40C6D" w:rsidP="00B40C6D">
      <w:pPr>
        <w:pStyle w:val="Bibliography"/>
        <w:rPr>
          <w:ins w:id="377" w:author="Christie Bahlai" w:date="2019-10-10T09:35:00Z"/>
        </w:rPr>
        <w:pPrChange w:id="378" w:author="Christie Bahlai" w:date="2019-10-10T09:35:00Z">
          <w:pPr>
            <w:widowControl w:val="0"/>
            <w:autoSpaceDE w:val="0"/>
            <w:autoSpaceDN w:val="0"/>
            <w:adjustRightInd w:val="0"/>
            <w:spacing w:after="0" w:line="240" w:lineRule="auto"/>
          </w:pPr>
        </w:pPrChange>
      </w:pPr>
      <w:ins w:id="379" w:author="Christie Bahlai" w:date="2019-10-10T09:35:00Z">
        <w:r>
          <w:t xml:space="preserve">55. </w:t>
        </w:r>
        <w:r>
          <w:tab/>
          <w:t xml:space="preserve">Zaya DN, Pearse IS, </w:t>
        </w:r>
        <w:proofErr w:type="spellStart"/>
        <w:r>
          <w:t>Spyreas</w:t>
        </w:r>
        <w:proofErr w:type="spellEnd"/>
        <w:r>
          <w:t xml:space="preserve"> G. Long-Term Trends in Midwestern Milkweed Abundances and Their Relevance to Monarch Butterfly Declines. </w:t>
        </w:r>
        <w:proofErr w:type="spellStart"/>
        <w:r>
          <w:t>BioScience</w:t>
        </w:r>
        <w:proofErr w:type="spellEnd"/>
        <w:r>
          <w:t>. 2017;67: 343–356. doi:10.1093/</w:t>
        </w:r>
        <w:proofErr w:type="spellStart"/>
        <w:r>
          <w:t>biosci</w:t>
        </w:r>
        <w:proofErr w:type="spellEnd"/>
        <w:r>
          <w:t>/biw186</w:t>
        </w:r>
      </w:ins>
    </w:p>
    <w:p w14:paraId="42797DFB" w14:textId="77777777" w:rsidR="00B40C6D" w:rsidRDefault="00B40C6D" w:rsidP="00B40C6D">
      <w:pPr>
        <w:pStyle w:val="Bibliography"/>
        <w:rPr>
          <w:ins w:id="380" w:author="Christie Bahlai" w:date="2019-10-10T09:35:00Z"/>
        </w:rPr>
        <w:pPrChange w:id="381" w:author="Christie Bahlai" w:date="2019-10-10T09:35:00Z">
          <w:pPr>
            <w:widowControl w:val="0"/>
            <w:autoSpaceDE w:val="0"/>
            <w:autoSpaceDN w:val="0"/>
            <w:adjustRightInd w:val="0"/>
            <w:spacing w:after="0" w:line="240" w:lineRule="auto"/>
          </w:pPr>
        </w:pPrChange>
      </w:pPr>
      <w:ins w:id="382" w:author="Christie Bahlai" w:date="2019-10-10T09:35:00Z">
        <w:r>
          <w:t xml:space="preserve">56. </w:t>
        </w:r>
        <w:r>
          <w:tab/>
          <w:t xml:space="preserve">Powles SODSB. Glyphosate-resistant crops and weeds: now and in the future. 2010. </w:t>
        </w:r>
      </w:ins>
    </w:p>
    <w:p w14:paraId="49E2CB0B" w14:textId="77777777" w:rsidR="00B40C6D" w:rsidRDefault="00B40C6D" w:rsidP="00B40C6D">
      <w:pPr>
        <w:pStyle w:val="Bibliography"/>
        <w:rPr>
          <w:ins w:id="383" w:author="Christie Bahlai" w:date="2019-10-10T09:35:00Z"/>
        </w:rPr>
        <w:pPrChange w:id="384" w:author="Christie Bahlai" w:date="2019-10-10T09:35:00Z">
          <w:pPr>
            <w:widowControl w:val="0"/>
            <w:autoSpaceDE w:val="0"/>
            <w:autoSpaceDN w:val="0"/>
            <w:adjustRightInd w:val="0"/>
            <w:spacing w:after="0" w:line="240" w:lineRule="auto"/>
          </w:pPr>
        </w:pPrChange>
      </w:pPr>
      <w:ins w:id="385" w:author="Christie Bahlai" w:date="2019-10-10T09:35:00Z">
        <w:r>
          <w:t xml:space="preserve">57. </w:t>
        </w:r>
        <w:r>
          <w:tab/>
          <w:t>Baker NT. Estimated annual agricultural pesticide use by crop group for states of the conterminous United States, 1992-2014. National Water Quality Assessment Program. 2017. doi:10.5066/F7NP22KM</w:t>
        </w:r>
      </w:ins>
    </w:p>
    <w:p w14:paraId="1C943C11" w14:textId="77777777" w:rsidR="00B40C6D" w:rsidRDefault="00B40C6D" w:rsidP="00B40C6D">
      <w:pPr>
        <w:pStyle w:val="Bibliography"/>
        <w:rPr>
          <w:ins w:id="386" w:author="Christie Bahlai" w:date="2019-10-10T09:35:00Z"/>
        </w:rPr>
        <w:pPrChange w:id="387" w:author="Christie Bahlai" w:date="2019-10-10T09:35:00Z">
          <w:pPr>
            <w:widowControl w:val="0"/>
            <w:autoSpaceDE w:val="0"/>
            <w:autoSpaceDN w:val="0"/>
            <w:adjustRightInd w:val="0"/>
            <w:spacing w:after="0" w:line="240" w:lineRule="auto"/>
          </w:pPr>
        </w:pPrChange>
      </w:pPr>
      <w:ins w:id="388" w:author="Christie Bahlai" w:date="2019-10-10T09:35:00Z">
        <w:r>
          <w:t xml:space="preserve">58. </w:t>
        </w:r>
        <w:r>
          <w:tab/>
          <w:t xml:space="preserve">Saunders SP, </w:t>
        </w:r>
        <w:proofErr w:type="spellStart"/>
        <w:r>
          <w:t>Ries</w:t>
        </w:r>
        <w:proofErr w:type="spellEnd"/>
        <w:r>
          <w:t xml:space="preserve"> L, </w:t>
        </w:r>
        <w:proofErr w:type="spellStart"/>
        <w:r>
          <w:t>Oberhauser</w:t>
        </w:r>
        <w:proofErr w:type="spellEnd"/>
        <w:r>
          <w:t xml:space="preserve"> KS, </w:t>
        </w:r>
        <w:proofErr w:type="spellStart"/>
        <w:r>
          <w:t>Thogmartin</w:t>
        </w:r>
        <w:proofErr w:type="spellEnd"/>
        <w:r>
          <w:t xml:space="preserve"> WE, Zipkin EF. Local and cross-seasonal associations of climate and land use with abundance of monarch butterflies Danaus </w:t>
        </w:r>
        <w:proofErr w:type="spellStart"/>
        <w:r>
          <w:t>plexippus</w:t>
        </w:r>
        <w:proofErr w:type="spellEnd"/>
        <w:r>
          <w:t xml:space="preserve">. </w:t>
        </w:r>
        <w:proofErr w:type="spellStart"/>
        <w:r>
          <w:t>Ecography</w:t>
        </w:r>
        <w:proofErr w:type="spellEnd"/>
        <w:r>
          <w:t>. 2017; n/a-n/a. doi:10.1111/ecog.02719</w:t>
        </w:r>
      </w:ins>
    </w:p>
    <w:p w14:paraId="7DD10E32" w14:textId="77777777" w:rsidR="00B40C6D" w:rsidRDefault="00B40C6D" w:rsidP="00B40C6D">
      <w:pPr>
        <w:pStyle w:val="Bibliography"/>
        <w:rPr>
          <w:ins w:id="389" w:author="Christie Bahlai" w:date="2019-10-10T09:35:00Z"/>
        </w:rPr>
        <w:pPrChange w:id="390" w:author="Christie Bahlai" w:date="2019-10-10T09:35:00Z">
          <w:pPr>
            <w:widowControl w:val="0"/>
            <w:autoSpaceDE w:val="0"/>
            <w:autoSpaceDN w:val="0"/>
            <w:adjustRightInd w:val="0"/>
            <w:spacing w:after="0" w:line="240" w:lineRule="auto"/>
          </w:pPr>
        </w:pPrChange>
      </w:pPr>
      <w:ins w:id="391" w:author="Christie Bahlai" w:date="2019-10-10T09:35:00Z">
        <w:r>
          <w:t xml:space="preserve">59. </w:t>
        </w:r>
        <w:r>
          <w:tab/>
          <w:t xml:space="preserve">Zipkin EF, </w:t>
        </w:r>
        <w:proofErr w:type="spellStart"/>
        <w:r>
          <w:t>Ries</w:t>
        </w:r>
        <w:proofErr w:type="spellEnd"/>
        <w:r>
          <w:t xml:space="preserve"> L, Reeves R, </w:t>
        </w:r>
        <w:proofErr w:type="spellStart"/>
        <w:r>
          <w:t>Regetz</w:t>
        </w:r>
        <w:proofErr w:type="spellEnd"/>
        <w:r>
          <w:t xml:space="preserve"> J, </w:t>
        </w:r>
        <w:proofErr w:type="spellStart"/>
        <w:r>
          <w:t>Oberhauser</w:t>
        </w:r>
        <w:proofErr w:type="spellEnd"/>
        <w:r>
          <w:t xml:space="preserve"> KS. Tracking climate impacts on the migratory monarch butterfly. Glob Change Biol. 2012;18: 3039–3049. doi:10.1111/j.1365-2486.</w:t>
        </w:r>
        <w:proofErr w:type="gramStart"/>
        <w:r>
          <w:t>2012.02751.x</w:t>
        </w:r>
        <w:proofErr w:type="gramEnd"/>
      </w:ins>
    </w:p>
    <w:p w14:paraId="581A92F1" w14:textId="77777777" w:rsidR="00B40C6D" w:rsidRDefault="00B40C6D" w:rsidP="00B40C6D">
      <w:pPr>
        <w:pStyle w:val="Bibliography"/>
        <w:rPr>
          <w:ins w:id="392" w:author="Christie Bahlai" w:date="2019-10-10T09:35:00Z"/>
        </w:rPr>
        <w:pPrChange w:id="393" w:author="Christie Bahlai" w:date="2019-10-10T09:35:00Z">
          <w:pPr>
            <w:widowControl w:val="0"/>
            <w:autoSpaceDE w:val="0"/>
            <w:autoSpaceDN w:val="0"/>
            <w:adjustRightInd w:val="0"/>
            <w:spacing w:after="0" w:line="240" w:lineRule="auto"/>
          </w:pPr>
        </w:pPrChange>
      </w:pPr>
      <w:ins w:id="394" w:author="Christie Bahlai" w:date="2019-10-10T09:35:00Z">
        <w:r>
          <w:t xml:space="preserve">60. </w:t>
        </w:r>
        <w:r>
          <w:tab/>
          <w:t xml:space="preserve">Brower LP, </w:t>
        </w:r>
        <w:proofErr w:type="spellStart"/>
        <w:r>
          <w:t>Kust</w:t>
        </w:r>
        <w:proofErr w:type="spellEnd"/>
        <w:r>
          <w:t xml:space="preserve"> DR, Rendon-Salinas E, Serrano EG, </w:t>
        </w:r>
        <w:proofErr w:type="spellStart"/>
        <w:r>
          <w:t>Kust</w:t>
        </w:r>
        <w:proofErr w:type="spellEnd"/>
        <w:r>
          <w:t xml:space="preserve"> KR, Miller J, et al. Catastrophic winter storm mortality of monarch butterflies in Mexico during January 2002. The Monarch butterfly: biology and conservation. 2004; 151–166. </w:t>
        </w:r>
      </w:ins>
    </w:p>
    <w:p w14:paraId="0E840E48" w14:textId="77777777" w:rsidR="00B40C6D" w:rsidRDefault="00B40C6D" w:rsidP="00B40C6D">
      <w:pPr>
        <w:pStyle w:val="Bibliography"/>
        <w:rPr>
          <w:ins w:id="395" w:author="Christie Bahlai" w:date="2019-10-10T09:35:00Z"/>
        </w:rPr>
        <w:pPrChange w:id="396" w:author="Christie Bahlai" w:date="2019-10-10T09:35:00Z">
          <w:pPr>
            <w:widowControl w:val="0"/>
            <w:autoSpaceDE w:val="0"/>
            <w:autoSpaceDN w:val="0"/>
            <w:adjustRightInd w:val="0"/>
            <w:spacing w:after="0" w:line="240" w:lineRule="auto"/>
          </w:pPr>
        </w:pPrChange>
      </w:pPr>
      <w:ins w:id="397" w:author="Christie Bahlai" w:date="2019-10-10T09:35:00Z">
        <w:r>
          <w:t xml:space="preserve">61. </w:t>
        </w:r>
        <w:r>
          <w:tab/>
          <w:t xml:space="preserve">Vidal O, </w:t>
        </w:r>
        <w:proofErr w:type="spellStart"/>
        <w:r>
          <w:t>Rendón</w:t>
        </w:r>
        <w:proofErr w:type="spellEnd"/>
        <w:r>
          <w:t xml:space="preserve">-Salinas E. Dynamics and trends of overwintering colonies of the monarch butterfly in Mexico. Biological Conservation. 2014;180: 165–175. </w:t>
        </w:r>
        <w:proofErr w:type="gramStart"/>
        <w:r>
          <w:t>doi:10.1016/j.biocon</w:t>
        </w:r>
        <w:proofErr w:type="gramEnd"/>
        <w:r>
          <w:t>.2014.09.041</w:t>
        </w:r>
      </w:ins>
    </w:p>
    <w:p w14:paraId="7B2494C1" w14:textId="77777777" w:rsidR="00B40C6D" w:rsidRDefault="00B40C6D" w:rsidP="00B40C6D">
      <w:pPr>
        <w:pStyle w:val="Bibliography"/>
        <w:rPr>
          <w:ins w:id="398" w:author="Christie Bahlai" w:date="2019-10-10T09:35:00Z"/>
        </w:rPr>
        <w:pPrChange w:id="399" w:author="Christie Bahlai" w:date="2019-10-10T09:35:00Z">
          <w:pPr>
            <w:widowControl w:val="0"/>
            <w:autoSpaceDE w:val="0"/>
            <w:autoSpaceDN w:val="0"/>
            <w:adjustRightInd w:val="0"/>
            <w:spacing w:after="0" w:line="240" w:lineRule="auto"/>
          </w:pPr>
        </w:pPrChange>
      </w:pPr>
      <w:ins w:id="400" w:author="Christie Bahlai" w:date="2019-10-10T09:35:00Z">
        <w:r>
          <w:t xml:space="preserve">62. </w:t>
        </w:r>
        <w:r>
          <w:tab/>
          <w:t xml:space="preserve">Davis AK, </w:t>
        </w:r>
        <w:proofErr w:type="spellStart"/>
        <w:r>
          <w:t>Altizer</w:t>
        </w:r>
        <w:proofErr w:type="spellEnd"/>
        <w:r>
          <w:t xml:space="preserve"> S. New Perspectives on Monarch Migration, Evolution, and Population Biology. Monarchs in a Changing World: Biology and Conservation of an Iconic Butterfly. 2015; 203. </w:t>
        </w:r>
      </w:ins>
    </w:p>
    <w:p w14:paraId="456B9D95" w14:textId="77777777" w:rsidR="00B40C6D" w:rsidRDefault="00B40C6D" w:rsidP="00B40C6D">
      <w:pPr>
        <w:pStyle w:val="Bibliography"/>
        <w:rPr>
          <w:ins w:id="401" w:author="Christie Bahlai" w:date="2019-10-10T09:35:00Z"/>
        </w:rPr>
        <w:pPrChange w:id="402" w:author="Christie Bahlai" w:date="2019-10-10T09:35:00Z">
          <w:pPr>
            <w:widowControl w:val="0"/>
            <w:autoSpaceDE w:val="0"/>
            <w:autoSpaceDN w:val="0"/>
            <w:adjustRightInd w:val="0"/>
            <w:spacing w:after="0" w:line="240" w:lineRule="auto"/>
          </w:pPr>
        </w:pPrChange>
      </w:pPr>
      <w:ins w:id="403" w:author="Christie Bahlai" w:date="2019-10-10T09:35:00Z">
        <w:r>
          <w:t xml:space="preserve">63. </w:t>
        </w:r>
        <w:r>
          <w:tab/>
          <w:t xml:space="preserve">Saunders SP, </w:t>
        </w:r>
        <w:proofErr w:type="spellStart"/>
        <w:r>
          <w:t>Ries</w:t>
        </w:r>
        <w:proofErr w:type="spellEnd"/>
        <w:r>
          <w:t xml:space="preserve"> L, Neupane N, Ramírez MI, García-Serrano E, </w:t>
        </w:r>
        <w:proofErr w:type="spellStart"/>
        <w:r>
          <w:t>Rendón</w:t>
        </w:r>
        <w:proofErr w:type="spellEnd"/>
        <w:r>
          <w:t xml:space="preserve">-Salinas E, et al. Multiscale seasonal factors drive the size of winter monarch colonies. Proc Natl </w:t>
        </w:r>
        <w:proofErr w:type="spellStart"/>
        <w:r>
          <w:t>Acad</w:t>
        </w:r>
        <w:proofErr w:type="spellEnd"/>
        <w:r>
          <w:t xml:space="preserve"> Sci USA. 2019;116: 8609. doi:10.1073/pnas.1805114116</w:t>
        </w:r>
      </w:ins>
    </w:p>
    <w:p w14:paraId="4C894581" w14:textId="77777777" w:rsidR="00B40C6D" w:rsidRDefault="00B40C6D" w:rsidP="00B40C6D">
      <w:pPr>
        <w:pStyle w:val="Bibliography"/>
        <w:rPr>
          <w:ins w:id="404" w:author="Christie Bahlai" w:date="2019-10-10T09:35:00Z"/>
        </w:rPr>
        <w:pPrChange w:id="405" w:author="Christie Bahlai" w:date="2019-10-10T09:35:00Z">
          <w:pPr>
            <w:widowControl w:val="0"/>
            <w:autoSpaceDE w:val="0"/>
            <w:autoSpaceDN w:val="0"/>
            <w:adjustRightInd w:val="0"/>
            <w:spacing w:after="0" w:line="240" w:lineRule="auto"/>
          </w:pPr>
        </w:pPrChange>
      </w:pPr>
      <w:ins w:id="406" w:author="Christie Bahlai" w:date="2019-10-10T09:35:00Z">
        <w:r>
          <w:t xml:space="preserve">64. </w:t>
        </w:r>
        <w:r>
          <w:tab/>
          <w:t xml:space="preserve">Abbott KC, Dwyer G. Food Limitation and Insect Outbreaks: Complex Dynamics in Plant-Herbivore Models. Journal of Animal Ecology. 2007;76: 1004–1014. </w:t>
        </w:r>
      </w:ins>
    </w:p>
    <w:p w14:paraId="5072C06C" w14:textId="493C40AD" w:rsidR="00247AF9" w:rsidDel="00B40C6D" w:rsidRDefault="00247AF9" w:rsidP="00247AF9">
      <w:pPr>
        <w:pStyle w:val="Bibliography"/>
        <w:rPr>
          <w:del w:id="407" w:author="Christie Bahlai" w:date="2019-10-10T09:35:00Z"/>
        </w:rPr>
      </w:pPr>
      <w:del w:id="408" w:author="Christie Bahlai" w:date="2019-10-10T09:35:00Z">
        <w:r w:rsidDel="00B40C6D">
          <w:delText xml:space="preserve">1. </w:delText>
        </w:r>
        <w:r w:rsidDel="00B40C6D">
          <w:tab/>
          <w:delText>Andersen T, Carstensen J, Hernández-García E, Duarte CM. Ecological thresholds and regime shifts: approaches to identification. Trends in Ecology &amp; Evolution. 2009;24: 49–57. doi:10.1016/j.tree.2008.07.014</w:delText>
        </w:r>
      </w:del>
    </w:p>
    <w:p w14:paraId="5D4CC16E" w14:textId="1BFC7F6A" w:rsidR="00247AF9" w:rsidDel="00B40C6D" w:rsidRDefault="00247AF9" w:rsidP="00247AF9">
      <w:pPr>
        <w:pStyle w:val="Bibliography"/>
        <w:rPr>
          <w:del w:id="409" w:author="Christie Bahlai" w:date="2019-10-10T09:35:00Z"/>
        </w:rPr>
      </w:pPr>
      <w:del w:id="410" w:author="Christie Bahlai" w:date="2019-10-10T09:35:00Z">
        <w:r w:rsidDel="00B40C6D">
          <w:delText xml:space="preserve">2. </w:delText>
        </w:r>
        <w:r w:rsidDel="00B40C6D">
          <w:tab/>
          <w:delText>Bestelmeyer BT, Ellison AM, Fraser WR, Gorman KB, Holbrook SJ, Laney CM, et al. Analysis of abrupt transitions in ecological systems. Ecosphere. 2011;2: art129. doi:10.1890/es11-00216.1</w:delText>
        </w:r>
      </w:del>
    </w:p>
    <w:p w14:paraId="64A5883A" w14:textId="3272CC40" w:rsidR="00247AF9" w:rsidDel="00B40C6D" w:rsidRDefault="00247AF9" w:rsidP="00247AF9">
      <w:pPr>
        <w:pStyle w:val="Bibliography"/>
        <w:rPr>
          <w:del w:id="411" w:author="Christie Bahlai" w:date="2019-10-10T09:35:00Z"/>
        </w:rPr>
      </w:pPr>
      <w:del w:id="412" w:author="Christie Bahlai" w:date="2019-10-10T09:35:00Z">
        <w:r w:rsidDel="00B40C6D">
          <w:delText xml:space="preserve">3. </w:delText>
        </w:r>
        <w:r w:rsidDel="00B40C6D">
          <w:tab/>
          <w:delText>Scheffer M, Carpenter S, Foley JA, Folke C, Walker B. Catastrophic shifts in ecosystems. Nature. 2001;413: 591–596. doi:10.1038/35098000</w:delText>
        </w:r>
      </w:del>
    </w:p>
    <w:p w14:paraId="3D680F28" w14:textId="5878FD77" w:rsidR="00247AF9" w:rsidDel="00B40C6D" w:rsidRDefault="00247AF9" w:rsidP="00247AF9">
      <w:pPr>
        <w:pStyle w:val="Bibliography"/>
        <w:rPr>
          <w:del w:id="413" w:author="Christie Bahlai" w:date="2019-10-10T09:35:00Z"/>
        </w:rPr>
      </w:pPr>
      <w:del w:id="414" w:author="Christie Bahlai" w:date="2019-10-10T09:35:00Z">
        <w:r w:rsidDel="00B40C6D">
          <w:delText xml:space="preserve">4. </w:delText>
        </w:r>
        <w:r w:rsidDel="00B40C6D">
          <w:tab/>
          <w:delText>Scheffer M, Carpenter SR. Catastrophic regime shifts in ecosystems: linking theory to observation. Trends in Ecology &amp; Evolution. 2003;18: 648–656. doi:10.1016/j.tree.2003.09.002</w:delText>
        </w:r>
      </w:del>
    </w:p>
    <w:p w14:paraId="5C1A558F" w14:textId="1107CFEE" w:rsidR="00247AF9" w:rsidDel="00B40C6D" w:rsidRDefault="00247AF9" w:rsidP="00247AF9">
      <w:pPr>
        <w:pStyle w:val="Bibliography"/>
        <w:rPr>
          <w:del w:id="415" w:author="Christie Bahlai" w:date="2019-10-10T09:35:00Z"/>
        </w:rPr>
      </w:pPr>
      <w:del w:id="416" w:author="Christie Bahlai" w:date="2019-10-10T09:35:00Z">
        <w:r w:rsidDel="00B40C6D">
          <w:delText xml:space="preserve">5. </w:delText>
        </w:r>
        <w:r w:rsidDel="00B40C6D">
          <w:tab/>
          <w:delText>May RM. Thresholds and breakpoints in ecosystems with a multiplicity of stable states. Nature. 1977;269: 471–477. doi:10.1038/269471a0</w:delText>
        </w:r>
      </w:del>
    </w:p>
    <w:p w14:paraId="79513B98" w14:textId="658F9F85" w:rsidR="00247AF9" w:rsidDel="00B40C6D" w:rsidRDefault="00247AF9" w:rsidP="00247AF9">
      <w:pPr>
        <w:pStyle w:val="Bibliography"/>
        <w:rPr>
          <w:del w:id="417" w:author="Christie Bahlai" w:date="2019-10-10T09:35:00Z"/>
        </w:rPr>
      </w:pPr>
      <w:del w:id="418" w:author="Christie Bahlai" w:date="2019-10-10T09:35:00Z">
        <w:r w:rsidDel="00B40C6D">
          <w:delText xml:space="preserve">6. </w:delText>
        </w:r>
        <w:r w:rsidDel="00B40C6D">
          <w:tab/>
          <w:delText>Ducré-Robitaille J-F, Vincent LA, Boulet G. Comparison of techniques for detection of discontinuities in temperature series: DETECTING DISCONTINUITIES IN TEMPERATURE SERIES. International Journal of Climatology. 2003;23: 1087–1101. doi:10.1002/joc.924</w:delText>
        </w:r>
      </w:del>
    </w:p>
    <w:p w14:paraId="3C681E98" w14:textId="0327B0C9" w:rsidR="00247AF9" w:rsidDel="00B40C6D" w:rsidRDefault="00247AF9" w:rsidP="00247AF9">
      <w:pPr>
        <w:pStyle w:val="Bibliography"/>
        <w:rPr>
          <w:del w:id="419" w:author="Christie Bahlai" w:date="2019-10-10T09:35:00Z"/>
        </w:rPr>
      </w:pPr>
      <w:del w:id="420" w:author="Christie Bahlai" w:date="2019-10-10T09:35:00Z">
        <w:r w:rsidDel="00B40C6D">
          <w:delText xml:space="preserve">7. </w:delText>
        </w:r>
        <w:r w:rsidDel="00B40C6D">
          <w:tab/>
          <w:delText>Rodionov SN. A sequential algorithm for testing climate regime shifts: ALGORITHM FOR TESTING REGIME SHIFTS. Geophysical Research Letters. 2004;31: n/a-n/a. doi:10.1029/2004GL019448</w:delText>
        </w:r>
      </w:del>
    </w:p>
    <w:p w14:paraId="016A881C" w14:textId="12AD9EF7" w:rsidR="00247AF9" w:rsidDel="00B40C6D" w:rsidRDefault="00247AF9" w:rsidP="00247AF9">
      <w:pPr>
        <w:pStyle w:val="Bibliography"/>
        <w:rPr>
          <w:del w:id="421" w:author="Christie Bahlai" w:date="2019-10-10T09:35:00Z"/>
        </w:rPr>
      </w:pPr>
      <w:del w:id="422" w:author="Christie Bahlai" w:date="2019-10-10T09:35:00Z">
        <w:r w:rsidDel="00B40C6D">
          <w:delText xml:space="preserve">8. </w:delText>
        </w:r>
        <w:r w:rsidDel="00B40C6D">
          <w:tab/>
          <w:delText>Beaugrand G., Conversi A., Chiba S., Edwards M., Fonda-Umani S., Greene C., et al. Synchronous marine pelagic regime shifts in the Northern Hemisphere. Philosophical Transactions of the Royal Society B: Biological Sciences. 2015;370: 20130272. doi:10.1098/rstb.2013.0272</w:delText>
        </w:r>
      </w:del>
    </w:p>
    <w:p w14:paraId="6EF45A4F" w14:textId="37308E8C" w:rsidR="00247AF9" w:rsidDel="00B40C6D" w:rsidRDefault="00247AF9" w:rsidP="00247AF9">
      <w:pPr>
        <w:pStyle w:val="Bibliography"/>
        <w:rPr>
          <w:del w:id="423" w:author="Christie Bahlai" w:date="2019-10-10T09:35:00Z"/>
        </w:rPr>
      </w:pPr>
      <w:del w:id="424" w:author="Christie Bahlai" w:date="2019-10-10T09:35:00Z">
        <w:r w:rsidDel="00B40C6D">
          <w:delText xml:space="preserve">9. </w:delText>
        </w:r>
        <w:r w:rsidDel="00B40C6D">
          <w:tab/>
          <w:delText>Zampolli F. Optimal monetary policy in a regime-switching economy: The response to abrupt shifts in exchange rate dynamics. Journal of Economic Dynamics and Control. 2006;30: 1527–1567. doi:10.1016/j.jedc.2005.10.013</w:delText>
        </w:r>
      </w:del>
    </w:p>
    <w:p w14:paraId="2F39751F" w14:textId="7C87DFAD" w:rsidR="00247AF9" w:rsidDel="00B40C6D" w:rsidRDefault="00247AF9" w:rsidP="00247AF9">
      <w:pPr>
        <w:pStyle w:val="Bibliography"/>
        <w:rPr>
          <w:del w:id="425" w:author="Christie Bahlai" w:date="2019-10-10T09:35:00Z"/>
        </w:rPr>
      </w:pPr>
      <w:del w:id="426" w:author="Christie Bahlai" w:date="2019-10-10T09:35:00Z">
        <w:r w:rsidDel="00B40C6D">
          <w:delText xml:space="preserve">10. </w:delText>
        </w:r>
        <w:r w:rsidDel="00B40C6D">
          <w:tab/>
          <w:delText>Holling CS. Understanding the Complexity of Economic, Ecological, and Social Systems. Ecosystems. 2001;4: 390–405. doi:10.1007/s10021-001-0101-5</w:delText>
        </w:r>
      </w:del>
    </w:p>
    <w:p w14:paraId="4A4F0558" w14:textId="34EBC8E7" w:rsidR="00247AF9" w:rsidDel="00B40C6D" w:rsidRDefault="00247AF9" w:rsidP="00247AF9">
      <w:pPr>
        <w:pStyle w:val="Bibliography"/>
        <w:rPr>
          <w:del w:id="427" w:author="Christie Bahlai" w:date="2019-10-10T09:35:00Z"/>
        </w:rPr>
      </w:pPr>
      <w:del w:id="428" w:author="Christie Bahlai" w:date="2019-10-10T09:35:00Z">
        <w:r w:rsidDel="00B40C6D">
          <w:delText xml:space="preserve">11. </w:delText>
        </w:r>
        <w:r w:rsidDel="00B40C6D">
          <w:tab/>
          <w:delText>Bjørnstad ON, Grenfell BT. Noisy Clockwork: Time Series Analysis of Population Fluctuations in Animals. Science. 2001;293: 638. doi:10.1126/science.1062226</w:delText>
        </w:r>
      </w:del>
    </w:p>
    <w:p w14:paraId="548CEE10" w14:textId="6430E836" w:rsidR="00247AF9" w:rsidDel="00B40C6D" w:rsidRDefault="00247AF9" w:rsidP="00247AF9">
      <w:pPr>
        <w:pStyle w:val="Bibliography"/>
        <w:rPr>
          <w:del w:id="429" w:author="Christie Bahlai" w:date="2019-10-10T09:35:00Z"/>
        </w:rPr>
      </w:pPr>
      <w:del w:id="430" w:author="Christie Bahlai" w:date="2019-10-10T09:35:00Z">
        <w:r w:rsidDel="00B40C6D">
          <w:delText xml:space="preserve">12. </w:delText>
        </w:r>
        <w:r w:rsidDel="00B40C6D">
          <w:tab/>
          <w:delText>Hare SR, Mantua NJ. Empirical evidence for North Pacific regime shifts in 1977 and 1989. Progress in Oceanography. 2000;47: 103–145. doi:10.1016/S0079-6611(00)00033-1</w:delText>
        </w:r>
      </w:del>
    </w:p>
    <w:p w14:paraId="3D95C7A3" w14:textId="6D89B404" w:rsidR="00247AF9" w:rsidDel="00B40C6D" w:rsidRDefault="00247AF9" w:rsidP="00247AF9">
      <w:pPr>
        <w:pStyle w:val="Bibliography"/>
        <w:rPr>
          <w:del w:id="431" w:author="Christie Bahlai" w:date="2019-10-10T09:35:00Z"/>
        </w:rPr>
      </w:pPr>
      <w:del w:id="432" w:author="Christie Bahlai" w:date="2019-10-10T09:35:00Z">
        <w:r w:rsidDel="00B40C6D">
          <w:delText xml:space="preserve">13. </w:delText>
        </w:r>
        <w:r w:rsidDel="00B40C6D">
          <w:tab/>
          <w:delText>Carpenter SR, Brock WA, Cole JJ, Kitchell JF, Pace ML. Leading indicators of trophic cascades. Ecology Letters. 2008;11: 128–138. doi:10.1111/j.1461-0248.2007.01131.x</w:delText>
        </w:r>
      </w:del>
    </w:p>
    <w:p w14:paraId="36187A4D" w14:textId="564DD593" w:rsidR="00247AF9" w:rsidDel="00B40C6D" w:rsidRDefault="00247AF9" w:rsidP="00247AF9">
      <w:pPr>
        <w:pStyle w:val="Bibliography"/>
        <w:rPr>
          <w:del w:id="433" w:author="Christie Bahlai" w:date="2019-10-10T09:35:00Z"/>
        </w:rPr>
      </w:pPr>
      <w:del w:id="434" w:author="Christie Bahlai" w:date="2019-10-10T09:35:00Z">
        <w:r w:rsidDel="00B40C6D">
          <w:delText xml:space="preserve">14. </w:delText>
        </w:r>
        <w:r w:rsidDel="00B40C6D">
          <w:tab/>
          <w:delText xml:space="preserve">Weimerskirch H, Inchausti P, Guinet C, Barbraud C. Trends in bird and seal populations as indicators of a system shift in the Southern Ocean. Antarctic Science. 2003;15: 249–256. </w:delText>
        </w:r>
      </w:del>
    </w:p>
    <w:p w14:paraId="6418BDC1" w14:textId="08A9B03B" w:rsidR="00247AF9" w:rsidDel="00B40C6D" w:rsidRDefault="00247AF9" w:rsidP="00247AF9">
      <w:pPr>
        <w:pStyle w:val="Bibliography"/>
        <w:rPr>
          <w:del w:id="435" w:author="Christie Bahlai" w:date="2019-10-10T09:35:00Z"/>
        </w:rPr>
      </w:pPr>
      <w:del w:id="436" w:author="Christie Bahlai" w:date="2019-10-10T09:35:00Z">
        <w:r w:rsidDel="00B40C6D">
          <w:delText xml:space="preserve">15. </w:delText>
        </w:r>
        <w:r w:rsidDel="00B40C6D">
          <w:tab/>
          <w:delText xml:space="preserve">Berryman A, Lima M. Deciphering the effects of climate on animal populations: diagnostic analysis provides new interpretation of Soay sheep dynamics. The American Naturalist. 2006;168: 784–795. </w:delText>
        </w:r>
      </w:del>
    </w:p>
    <w:p w14:paraId="24347087" w14:textId="694D9778" w:rsidR="00247AF9" w:rsidDel="00B40C6D" w:rsidRDefault="00247AF9" w:rsidP="00247AF9">
      <w:pPr>
        <w:pStyle w:val="Bibliography"/>
        <w:rPr>
          <w:del w:id="437" w:author="Christie Bahlai" w:date="2019-10-10T09:35:00Z"/>
        </w:rPr>
      </w:pPr>
      <w:del w:id="438" w:author="Christie Bahlai" w:date="2019-10-10T09:35:00Z">
        <w:r w:rsidDel="00B40C6D">
          <w:delText xml:space="preserve">16. </w:delText>
        </w:r>
        <w:r w:rsidDel="00B40C6D">
          <w:tab/>
          <w:delText>Toms JD, Lesperance ML. Piecewise regression: a tool for identifying ecological thresholds. Ecology. 2003;84: 2034–2041. doi:10.1890/02-0472</w:delText>
        </w:r>
      </w:del>
    </w:p>
    <w:p w14:paraId="0ACDB59A" w14:textId="2C0159B5" w:rsidR="00247AF9" w:rsidDel="00B40C6D" w:rsidRDefault="00247AF9" w:rsidP="00247AF9">
      <w:pPr>
        <w:pStyle w:val="Bibliography"/>
        <w:rPr>
          <w:del w:id="439" w:author="Christie Bahlai" w:date="2019-10-10T09:35:00Z"/>
        </w:rPr>
      </w:pPr>
      <w:del w:id="440" w:author="Christie Bahlai" w:date="2019-10-10T09:35:00Z">
        <w:r w:rsidDel="00B40C6D">
          <w:delText xml:space="preserve">17. </w:delText>
        </w:r>
        <w:r w:rsidDel="00B40C6D">
          <w:tab/>
          <w:delText>Knapp AK, Smith MD, Hobbie SE, Collins SL, Fahey TJ, Hansen GJA, et al. Past, present, and future roles of long-term experiments in the LTER Network. Bioscience. 2012;62: 377–389. doi:10.1029/2008gb003336</w:delText>
        </w:r>
      </w:del>
    </w:p>
    <w:p w14:paraId="10BC7E29" w14:textId="0AEC1BFC" w:rsidR="00247AF9" w:rsidDel="00B40C6D" w:rsidRDefault="00247AF9" w:rsidP="00247AF9">
      <w:pPr>
        <w:pStyle w:val="Bibliography"/>
        <w:rPr>
          <w:del w:id="441" w:author="Christie Bahlai" w:date="2019-10-10T09:35:00Z"/>
        </w:rPr>
      </w:pPr>
      <w:del w:id="442" w:author="Christie Bahlai" w:date="2019-10-10T09:35:00Z">
        <w:r w:rsidDel="00B40C6D">
          <w:delText xml:space="preserve">18. </w:delText>
        </w:r>
        <w:r w:rsidDel="00B40C6D">
          <w:tab/>
          <w:delText xml:space="preserve">Braun JV, Muller H-G. Statistical Methods for DNA Sequence Segmentation. Statistical Science. 1998;13: 142–162. </w:delText>
        </w:r>
      </w:del>
    </w:p>
    <w:p w14:paraId="2A409AA0" w14:textId="0262E599" w:rsidR="00247AF9" w:rsidDel="00B40C6D" w:rsidRDefault="00247AF9" w:rsidP="00247AF9">
      <w:pPr>
        <w:pStyle w:val="Bibliography"/>
        <w:rPr>
          <w:del w:id="443" w:author="Christie Bahlai" w:date="2019-10-10T09:35:00Z"/>
        </w:rPr>
      </w:pPr>
      <w:del w:id="444" w:author="Christie Bahlai" w:date="2019-10-10T09:35:00Z">
        <w:r w:rsidDel="00B40C6D">
          <w:delText xml:space="preserve">19. </w:delText>
        </w:r>
        <w:r w:rsidDel="00B40C6D">
          <w:tab/>
          <w:delText xml:space="preserve">Zeileis A, Leisch F, Hornik K, Kleiber C. strucchange. An R package for testing for structural change in linear regression models. 2001; </w:delText>
        </w:r>
      </w:del>
    </w:p>
    <w:p w14:paraId="0B78BAA7" w14:textId="7DD5A955" w:rsidR="00247AF9" w:rsidDel="00B40C6D" w:rsidRDefault="00247AF9" w:rsidP="00247AF9">
      <w:pPr>
        <w:pStyle w:val="Bibliography"/>
        <w:rPr>
          <w:del w:id="445" w:author="Christie Bahlai" w:date="2019-10-10T09:35:00Z"/>
        </w:rPr>
      </w:pPr>
      <w:del w:id="446" w:author="Christie Bahlai" w:date="2019-10-10T09:35:00Z">
        <w:r w:rsidDel="00B40C6D">
          <w:delText xml:space="preserve">20. </w:delText>
        </w:r>
        <w:r w:rsidDel="00B40C6D">
          <w:tab/>
          <w:delText xml:space="preserve">Killick R, Eckley I. changepoint: An R package for changepoint analysis. Journal of Statistical Software. 2014;58: 1–19. </w:delText>
        </w:r>
      </w:del>
    </w:p>
    <w:p w14:paraId="319D59EF" w14:textId="23BA2DDE" w:rsidR="00247AF9" w:rsidDel="00B40C6D" w:rsidRDefault="00247AF9" w:rsidP="00247AF9">
      <w:pPr>
        <w:pStyle w:val="Bibliography"/>
        <w:rPr>
          <w:del w:id="447" w:author="Christie Bahlai" w:date="2019-10-10T09:35:00Z"/>
        </w:rPr>
      </w:pPr>
      <w:del w:id="448" w:author="Christie Bahlai" w:date="2019-10-10T09:35:00Z">
        <w:r w:rsidDel="00B40C6D">
          <w:delText xml:space="preserve">21. </w:delText>
        </w:r>
        <w:r w:rsidDel="00B40C6D">
          <w:tab/>
          <w:delText xml:space="preserve">Priyadarshana W, Sofronov G. Multiple break-points detection in array CGH data via the cross-entropy method. IEEE/ACM Transactions on Computational Biology and Bioinformatics (TCBB). 2015;12: 487–498. </w:delText>
        </w:r>
      </w:del>
    </w:p>
    <w:p w14:paraId="7C8FE150" w14:textId="6E3BAE18" w:rsidR="00247AF9" w:rsidDel="00B40C6D" w:rsidRDefault="00247AF9" w:rsidP="00247AF9">
      <w:pPr>
        <w:pStyle w:val="Bibliography"/>
        <w:rPr>
          <w:del w:id="449" w:author="Christie Bahlai" w:date="2019-10-10T09:35:00Z"/>
        </w:rPr>
      </w:pPr>
      <w:del w:id="450" w:author="Christie Bahlai" w:date="2019-10-10T09:35:00Z">
        <w:r w:rsidDel="00B40C6D">
          <w:delText xml:space="preserve">22. </w:delText>
        </w:r>
        <w:r w:rsidDel="00B40C6D">
          <w:tab/>
          <w:delText>Mauget SA. Multidecadal Regime Shifts in U.S. Streamflow, Precipitation, and Temperature at the End of the Twentieth Century. Journal of Climate. 2003;16: 3905–3916. doi:10.1175/1520-0442(2003)016&lt;3905:MRSIUS&gt;2.0.CO;2</w:delText>
        </w:r>
      </w:del>
    </w:p>
    <w:p w14:paraId="36C3C2CF" w14:textId="10C92656" w:rsidR="00247AF9" w:rsidDel="00B40C6D" w:rsidRDefault="00247AF9" w:rsidP="00247AF9">
      <w:pPr>
        <w:pStyle w:val="Bibliography"/>
        <w:rPr>
          <w:del w:id="451" w:author="Christie Bahlai" w:date="2019-10-10T09:35:00Z"/>
        </w:rPr>
      </w:pPr>
      <w:del w:id="452" w:author="Christie Bahlai" w:date="2019-10-10T09:35:00Z">
        <w:r w:rsidDel="00B40C6D">
          <w:delText xml:space="preserve">23. </w:delText>
        </w:r>
        <w:r w:rsidDel="00B40C6D">
          <w:tab/>
          <w:delText>Jenouvrier S, Weimerskirch H, Barbraud C, Park Y-H, Cazelles B. Evidence of a shift in the cyclicity of Antarctic seabird dynamics linked to climate. Proceedings of the Royal Society B: Biological Sciences. 2005;272: 887–895. doi:10.1098/rspb.2004.2978</w:delText>
        </w:r>
      </w:del>
    </w:p>
    <w:p w14:paraId="0F1545B6" w14:textId="4A9A82A9" w:rsidR="00247AF9" w:rsidDel="00B40C6D" w:rsidRDefault="00247AF9" w:rsidP="00247AF9">
      <w:pPr>
        <w:pStyle w:val="Bibliography"/>
        <w:rPr>
          <w:del w:id="453" w:author="Christie Bahlai" w:date="2019-10-10T09:35:00Z"/>
        </w:rPr>
      </w:pPr>
      <w:del w:id="454" w:author="Christie Bahlai" w:date="2019-10-10T09:35:00Z">
        <w:r w:rsidDel="00B40C6D">
          <w:delText xml:space="preserve">24. </w:delText>
        </w:r>
        <w:r w:rsidDel="00B40C6D">
          <w:tab/>
          <w:delText>Cazelles B, Chavez M, Berteaux D, Ménard F, Vik JO, Jenouvrier S, et al. Wavelet analysis of ecological time series. Oecologia. 2008;156: 287–304. doi:10.1007/s00442-008-0993-2</w:delText>
        </w:r>
      </w:del>
    </w:p>
    <w:p w14:paraId="3E2007AC" w14:textId="752ABE46" w:rsidR="00247AF9" w:rsidDel="00B40C6D" w:rsidRDefault="00247AF9" w:rsidP="00247AF9">
      <w:pPr>
        <w:pStyle w:val="Bibliography"/>
        <w:rPr>
          <w:del w:id="455" w:author="Christie Bahlai" w:date="2019-10-10T09:35:00Z"/>
        </w:rPr>
      </w:pPr>
      <w:del w:id="456" w:author="Christie Bahlai" w:date="2019-10-10T09:35:00Z">
        <w:r w:rsidDel="00B40C6D">
          <w:delText xml:space="preserve">25. </w:delText>
        </w:r>
        <w:r w:rsidDel="00B40C6D">
          <w:tab/>
          <w:delText>Carl Boettiger, Alan Hastings. Early warning signals and the prosecutor’s fallacy. Proceedings of the Royal Society B: Biological Sciences. 2012;279: 4734–4739. doi:10.1098/rspb.2012.2085</w:delText>
        </w:r>
      </w:del>
    </w:p>
    <w:p w14:paraId="6DD31FEF" w14:textId="56794060" w:rsidR="00247AF9" w:rsidDel="00B40C6D" w:rsidRDefault="00247AF9" w:rsidP="00247AF9">
      <w:pPr>
        <w:pStyle w:val="Bibliography"/>
        <w:rPr>
          <w:del w:id="457" w:author="Christie Bahlai" w:date="2019-10-10T09:35:00Z"/>
        </w:rPr>
      </w:pPr>
      <w:del w:id="458" w:author="Christie Bahlai" w:date="2019-10-10T09:35:00Z">
        <w:r w:rsidDel="00B40C6D">
          <w:delText xml:space="preserve">26. </w:delText>
        </w:r>
        <w:r w:rsidDel="00B40C6D">
          <w:tab/>
          <w:delText xml:space="preserve">Royall R. The Likelihood Paradigm for Statistical Evidence. in ML Taper and SR Lele, eds. The nature of scientific evidence. University of Chicago Press, Chicago; 2004. </w:delText>
        </w:r>
      </w:del>
    </w:p>
    <w:p w14:paraId="577CF47B" w14:textId="27FB0F12" w:rsidR="00247AF9" w:rsidDel="00B40C6D" w:rsidRDefault="00247AF9" w:rsidP="00247AF9">
      <w:pPr>
        <w:pStyle w:val="Bibliography"/>
        <w:rPr>
          <w:del w:id="459" w:author="Christie Bahlai" w:date="2019-10-10T09:35:00Z"/>
        </w:rPr>
      </w:pPr>
      <w:del w:id="460" w:author="Christie Bahlai" w:date="2019-10-10T09:35:00Z">
        <w:r w:rsidDel="00B40C6D">
          <w:delText xml:space="preserve">27. </w:delText>
        </w:r>
        <w:r w:rsidDel="00B40C6D">
          <w:tab/>
          <w:delText xml:space="preserve">Turchin P. Complex population dynamics: a theoretical/empirical synthesis. Princeton University Press; 2003. </w:delText>
        </w:r>
      </w:del>
    </w:p>
    <w:p w14:paraId="6FBBF8CF" w14:textId="6EBEC913" w:rsidR="00247AF9" w:rsidDel="00B40C6D" w:rsidRDefault="00247AF9" w:rsidP="00247AF9">
      <w:pPr>
        <w:pStyle w:val="Bibliography"/>
        <w:rPr>
          <w:del w:id="461" w:author="Christie Bahlai" w:date="2019-10-10T09:35:00Z"/>
        </w:rPr>
      </w:pPr>
      <w:del w:id="462" w:author="Christie Bahlai" w:date="2019-10-10T09:35:00Z">
        <w:r w:rsidDel="00B40C6D">
          <w:delText xml:space="preserve">28. </w:delText>
        </w:r>
        <w:r w:rsidDel="00B40C6D">
          <w:tab/>
          <w:delText>May RM. Simple mathematical models with very complicated dynamics. Nature. 1976;261: 459–467. doi:10.1038/261459a0</w:delText>
        </w:r>
      </w:del>
    </w:p>
    <w:p w14:paraId="19450D25" w14:textId="71563656" w:rsidR="00247AF9" w:rsidDel="00B40C6D" w:rsidRDefault="00247AF9" w:rsidP="00247AF9">
      <w:pPr>
        <w:pStyle w:val="Bibliography"/>
        <w:rPr>
          <w:del w:id="463" w:author="Christie Bahlai" w:date="2019-10-10T09:35:00Z"/>
        </w:rPr>
      </w:pPr>
      <w:del w:id="464" w:author="Christie Bahlai" w:date="2019-10-10T09:35:00Z">
        <w:r w:rsidDel="00B40C6D">
          <w:delText xml:space="preserve">29. </w:delText>
        </w:r>
        <w:r w:rsidDel="00B40C6D">
          <w:tab/>
          <w:delText xml:space="preserve">Barraquand F, Louca S, Abbott KC, Cobbold CA, Cordoleani F, DeAngelis DL, et al. Moving forward in circles: challenges and opportunities in modelling population cycles. Ecology letters. 2017;20: 1074–1092. </w:delText>
        </w:r>
      </w:del>
    </w:p>
    <w:p w14:paraId="0916064F" w14:textId="376F880B" w:rsidR="00247AF9" w:rsidDel="00B40C6D" w:rsidRDefault="00247AF9" w:rsidP="00247AF9">
      <w:pPr>
        <w:pStyle w:val="Bibliography"/>
        <w:rPr>
          <w:del w:id="465" w:author="Christie Bahlai" w:date="2019-10-10T09:35:00Z"/>
        </w:rPr>
      </w:pPr>
      <w:del w:id="466" w:author="Christie Bahlai" w:date="2019-10-10T09:35:00Z">
        <w:r w:rsidDel="00B40C6D">
          <w:delText xml:space="preserve">30. </w:delText>
        </w:r>
        <w:r w:rsidDel="00B40C6D">
          <w:tab/>
          <w:delText>Boettiger C. From noise to knowledge: how randomness generates novel phenomena and reveals information. Ecology Letters. 2018;21: 1255–1267. doi:10.1111/ele.13085</w:delText>
        </w:r>
      </w:del>
    </w:p>
    <w:p w14:paraId="2CFCAB37" w14:textId="2F24EDE7" w:rsidR="00247AF9" w:rsidDel="00B40C6D" w:rsidRDefault="00247AF9" w:rsidP="00247AF9">
      <w:pPr>
        <w:pStyle w:val="Bibliography"/>
        <w:rPr>
          <w:del w:id="467" w:author="Christie Bahlai" w:date="2019-10-10T09:35:00Z"/>
        </w:rPr>
      </w:pPr>
      <w:del w:id="468" w:author="Christie Bahlai" w:date="2019-10-10T09:35:00Z">
        <w:r w:rsidDel="00B40C6D">
          <w:delText xml:space="preserve">31. </w:delText>
        </w:r>
        <w:r w:rsidDel="00B40C6D">
          <w:tab/>
          <w:delText>Gadrich T, Katriel G. A Mechanistic Stochastic Ricker Model: Analytical and Numerical Investigations. Int J Bifurcation Chaos. 2016;26: 1650067. doi:10.1142/S021812741650067X</w:delText>
        </w:r>
      </w:del>
    </w:p>
    <w:p w14:paraId="74411E64" w14:textId="1F150AA7" w:rsidR="00247AF9" w:rsidDel="00B40C6D" w:rsidRDefault="00247AF9" w:rsidP="00247AF9">
      <w:pPr>
        <w:pStyle w:val="Bibliography"/>
        <w:rPr>
          <w:del w:id="469" w:author="Christie Bahlai" w:date="2019-10-10T09:35:00Z"/>
        </w:rPr>
      </w:pPr>
      <w:del w:id="470" w:author="Christie Bahlai" w:date="2019-10-10T09:35:00Z">
        <w:r w:rsidDel="00B40C6D">
          <w:delText xml:space="preserve">32. </w:delText>
        </w:r>
        <w:r w:rsidDel="00B40C6D">
          <w:tab/>
          <w:delText>Ricker WE. Stock and Recruitment. J Fish Res Bd Can. 1954;11: 559–623. doi:10.1139/f54-039</w:delText>
        </w:r>
      </w:del>
    </w:p>
    <w:p w14:paraId="0137D220" w14:textId="4C6D28E0" w:rsidR="00247AF9" w:rsidDel="00B40C6D" w:rsidRDefault="00247AF9" w:rsidP="00247AF9">
      <w:pPr>
        <w:pStyle w:val="Bibliography"/>
        <w:rPr>
          <w:del w:id="471" w:author="Christie Bahlai" w:date="2019-10-10T09:35:00Z"/>
        </w:rPr>
      </w:pPr>
      <w:del w:id="472" w:author="Christie Bahlai" w:date="2019-10-10T09:35:00Z">
        <w:r w:rsidDel="00B40C6D">
          <w:delText xml:space="preserve">33. </w:delText>
        </w:r>
        <w:r w:rsidDel="00B40C6D">
          <w:tab/>
          <w:delText xml:space="preserve">Brook BW, Bradshaw CJ. Strength of evidence for density dependence in abundance time series of 1198 species. Ecology. 2006;87: 1445–1451. </w:delText>
        </w:r>
      </w:del>
    </w:p>
    <w:p w14:paraId="5584C966" w14:textId="4FA0102F" w:rsidR="00247AF9" w:rsidDel="00B40C6D" w:rsidRDefault="00247AF9" w:rsidP="00247AF9">
      <w:pPr>
        <w:pStyle w:val="Bibliography"/>
        <w:rPr>
          <w:del w:id="473" w:author="Christie Bahlai" w:date="2019-10-10T09:35:00Z"/>
        </w:rPr>
      </w:pPr>
      <w:del w:id="474" w:author="Christie Bahlai" w:date="2019-10-10T09:35:00Z">
        <w:r w:rsidDel="00B40C6D">
          <w:delText xml:space="preserve">34. </w:delText>
        </w:r>
        <w:r w:rsidDel="00B40C6D">
          <w:tab/>
          <w:delText>Hall AR, Osborn DR, Sakkas N. Inference on Structural Breaks using Information Criteria. The Manchester School. 2013;81: 54–81. doi:10.1111/manc.12017</w:delText>
        </w:r>
      </w:del>
    </w:p>
    <w:p w14:paraId="622F3B99" w14:textId="0E95100E" w:rsidR="00247AF9" w:rsidDel="00B40C6D" w:rsidRDefault="00247AF9" w:rsidP="00247AF9">
      <w:pPr>
        <w:pStyle w:val="Bibliography"/>
        <w:rPr>
          <w:del w:id="475" w:author="Christie Bahlai" w:date="2019-10-10T09:35:00Z"/>
        </w:rPr>
      </w:pPr>
      <w:del w:id="476" w:author="Christie Bahlai" w:date="2019-10-10T09:35:00Z">
        <w:r w:rsidDel="00B40C6D">
          <w:delText xml:space="preserve">35. </w:delText>
        </w:r>
        <w:r w:rsidDel="00B40C6D">
          <w:tab/>
          <w:delText xml:space="preserve">Burnham KP, Anderson DR. Model selection and multimodal inference: a practical information-theoretic approach. 2nd ed. New York: Springer Science + Business Media, LLC; 2002. </w:delText>
        </w:r>
      </w:del>
    </w:p>
    <w:p w14:paraId="490E5750" w14:textId="0DCAE013" w:rsidR="00247AF9" w:rsidDel="00B40C6D" w:rsidRDefault="00247AF9" w:rsidP="00247AF9">
      <w:pPr>
        <w:pStyle w:val="Bibliography"/>
        <w:rPr>
          <w:del w:id="477" w:author="Christie Bahlai" w:date="2019-10-10T09:35:00Z"/>
        </w:rPr>
      </w:pPr>
      <w:del w:id="478" w:author="Christie Bahlai" w:date="2019-10-10T09:35:00Z">
        <w:r w:rsidDel="00B40C6D">
          <w:delText xml:space="preserve">36. </w:delText>
        </w:r>
        <w:r w:rsidDel="00B40C6D">
          <w:tab/>
          <w:delText>Wagenmakers E-J, Farrell S. AIC model selection using Akaike weights. Psychonomic Bulletin &amp; Review. 2004;11: 192–196. doi:10.3758/BF03206482</w:delText>
        </w:r>
      </w:del>
    </w:p>
    <w:p w14:paraId="46388622" w14:textId="7DB9AE4C" w:rsidR="00247AF9" w:rsidDel="00B40C6D" w:rsidRDefault="00247AF9" w:rsidP="00247AF9">
      <w:pPr>
        <w:pStyle w:val="Bibliography"/>
        <w:rPr>
          <w:del w:id="479" w:author="Christie Bahlai" w:date="2019-10-10T09:35:00Z"/>
        </w:rPr>
      </w:pPr>
      <w:del w:id="480" w:author="Christie Bahlai" w:date="2019-10-10T09:35:00Z">
        <w:r w:rsidDel="00B40C6D">
          <w:delText xml:space="preserve">37. </w:delText>
        </w:r>
        <w:r w:rsidDel="00B40C6D">
          <w:tab/>
          <w:delText>R Development Core Team. R: A Language and Environment for Statistical Computing 3.3.3. R Foundation for Statistical Computing. 2017; Available: http://www.R-project.org</w:delText>
        </w:r>
      </w:del>
    </w:p>
    <w:p w14:paraId="017E99AD" w14:textId="70BD5A9F" w:rsidR="00247AF9" w:rsidDel="00B40C6D" w:rsidRDefault="00247AF9" w:rsidP="00247AF9">
      <w:pPr>
        <w:pStyle w:val="Bibliography"/>
        <w:rPr>
          <w:del w:id="481" w:author="Christie Bahlai" w:date="2019-10-10T09:35:00Z"/>
        </w:rPr>
      </w:pPr>
      <w:del w:id="482" w:author="Christie Bahlai" w:date="2019-10-10T09:35:00Z">
        <w:r w:rsidDel="00B40C6D">
          <w:delText xml:space="preserve">38. </w:delText>
        </w:r>
        <w:r w:rsidDel="00B40C6D">
          <w:tab/>
          <w:delText>Bahlai C. cbahlai/dynamic_shift_detector: The Dynamic Shift Detector [Internet]. Zenodo; 2019. doi:10.5281/zenodo.3368486</w:delText>
        </w:r>
      </w:del>
    </w:p>
    <w:p w14:paraId="70DA34B9" w14:textId="697D5174" w:rsidR="00247AF9" w:rsidDel="00B40C6D" w:rsidRDefault="00247AF9" w:rsidP="00247AF9">
      <w:pPr>
        <w:pStyle w:val="Bibliography"/>
        <w:rPr>
          <w:del w:id="483" w:author="Christie Bahlai" w:date="2019-10-10T09:35:00Z"/>
        </w:rPr>
      </w:pPr>
      <w:del w:id="484" w:author="Christie Bahlai" w:date="2019-10-10T09:35:00Z">
        <w:r w:rsidDel="00B40C6D">
          <w:delText xml:space="preserve">39. </w:delText>
        </w:r>
        <w:r w:rsidDel="00B40C6D">
          <w:tab/>
          <w:delText>Bahlai CA, Colunga-Garcia M, Gage SH, Landis DA. Long term functional dynamics of an aphidophagous coccinellid community are unchanged in response to repeated invasion. PLoS One. 2013;8: e83407. doi:10.1371/journal.pone.0083407</w:delText>
        </w:r>
      </w:del>
    </w:p>
    <w:p w14:paraId="7E2583DB" w14:textId="6E7A01D7" w:rsidR="00247AF9" w:rsidDel="00B40C6D" w:rsidRDefault="00247AF9" w:rsidP="00247AF9">
      <w:pPr>
        <w:pStyle w:val="Bibliography"/>
        <w:rPr>
          <w:del w:id="485" w:author="Christie Bahlai" w:date="2019-10-10T09:35:00Z"/>
        </w:rPr>
      </w:pPr>
      <w:del w:id="486" w:author="Christie Bahlai" w:date="2019-10-10T09:35:00Z">
        <w:r w:rsidDel="00B40C6D">
          <w:delText xml:space="preserve">40. </w:delText>
        </w:r>
        <w:r w:rsidDel="00B40C6D">
          <w:tab/>
          <w:delText>Bahlai C, Colunga-Garcia M, Gage S, Landis D. The role of exotic ladybeetles in the decline of native ladybeetle populations: evidence from long-term monitoring. Biol Invasions. 2015;17: 1005–1024. doi:10.1007/s10530-014-0772-4</w:delText>
        </w:r>
      </w:del>
    </w:p>
    <w:p w14:paraId="00406E76" w14:textId="69607238" w:rsidR="00247AF9" w:rsidDel="00B40C6D" w:rsidRDefault="00247AF9" w:rsidP="00247AF9">
      <w:pPr>
        <w:pStyle w:val="Bibliography"/>
        <w:rPr>
          <w:del w:id="487" w:author="Christie Bahlai" w:date="2019-10-10T09:35:00Z"/>
        </w:rPr>
      </w:pPr>
      <w:del w:id="488" w:author="Christie Bahlai" w:date="2019-10-10T09:35:00Z">
        <w:r w:rsidDel="00B40C6D">
          <w:delText xml:space="preserve">41. </w:delText>
        </w:r>
        <w:r w:rsidDel="00B40C6D">
          <w:tab/>
          <w:delText>Bahlai CA, vander Werf W, O’Neal M, Hemerik L, Landis DA. Shifts in dynamic regime of an invasive lady beetle are linked to the invasion and insecticidal management of its prey. Ecological Applications. 2015; doi:10.1890/14-2022.1</w:delText>
        </w:r>
      </w:del>
    </w:p>
    <w:p w14:paraId="42DA48C2" w14:textId="1C71F03E" w:rsidR="00247AF9" w:rsidDel="00B40C6D" w:rsidRDefault="00247AF9" w:rsidP="00247AF9">
      <w:pPr>
        <w:pStyle w:val="Bibliography"/>
        <w:rPr>
          <w:del w:id="489" w:author="Christie Bahlai" w:date="2019-10-10T09:35:00Z"/>
        </w:rPr>
      </w:pPr>
      <w:del w:id="490" w:author="Christie Bahlai" w:date="2019-10-10T09:35:00Z">
        <w:r w:rsidDel="00B40C6D">
          <w:delText xml:space="preserve">42. </w:delText>
        </w:r>
        <w:r w:rsidDel="00B40C6D">
          <w:tab/>
          <w:delText xml:space="preserve">Bahlai CA, Sears MK. Population dynamics of Harmonia axyridis and Aphis glycines in Niagara Peninsula soybean fields and vineyards. Journal of the Entomological Society of Ontario. 2009;140: 27–39. </w:delText>
        </w:r>
      </w:del>
    </w:p>
    <w:p w14:paraId="4B26148B" w14:textId="6F2815E1" w:rsidR="00247AF9" w:rsidDel="00B40C6D" w:rsidRDefault="00247AF9" w:rsidP="00247AF9">
      <w:pPr>
        <w:pStyle w:val="Bibliography"/>
        <w:rPr>
          <w:del w:id="491" w:author="Christie Bahlai" w:date="2019-10-10T09:35:00Z"/>
        </w:rPr>
      </w:pPr>
      <w:del w:id="492" w:author="Christie Bahlai" w:date="2019-10-10T09:35:00Z">
        <w:r w:rsidDel="00B40C6D">
          <w:delText xml:space="preserve">43. </w:delText>
        </w:r>
        <w:r w:rsidDel="00B40C6D">
          <w:tab/>
          <w:delText>Heimpel G, Frelich L, Landis D, Hopper K, Hoelmer K, Sezen Z, et al. European buckthorn and Asian soybean aphid as components of an extensive invasional meltdown in North America. Biological Invasions. 2010;12: 2913–2931. doi:10.1007/s10530-010-9736-5</w:delText>
        </w:r>
      </w:del>
    </w:p>
    <w:p w14:paraId="0EEEE719" w14:textId="1212B91F" w:rsidR="00247AF9" w:rsidDel="00B40C6D" w:rsidRDefault="00247AF9" w:rsidP="00247AF9">
      <w:pPr>
        <w:pStyle w:val="Bibliography"/>
        <w:rPr>
          <w:del w:id="493" w:author="Christie Bahlai" w:date="2019-10-10T09:35:00Z"/>
        </w:rPr>
      </w:pPr>
      <w:del w:id="494" w:author="Christie Bahlai" w:date="2019-10-10T09:35:00Z">
        <w:r w:rsidDel="00B40C6D">
          <w:delText xml:space="preserve">44. </w:delText>
        </w:r>
        <w:r w:rsidDel="00B40C6D">
          <w:tab/>
          <w:delText xml:space="preserve">Rhainds M, Yoo HJS, Kindlmann P, Voegtlin D, Castillo D, Rutledge C, et al. Two-year oscillation cycle in abundance of soybean aphid in Indiana. Agricultural and Forest Entomology. 2010;12: 251–257. </w:delText>
        </w:r>
      </w:del>
    </w:p>
    <w:p w14:paraId="7E24724F" w14:textId="6490C5D9" w:rsidR="00247AF9" w:rsidDel="00B40C6D" w:rsidRDefault="00247AF9" w:rsidP="00247AF9">
      <w:pPr>
        <w:pStyle w:val="Bibliography"/>
        <w:rPr>
          <w:del w:id="495" w:author="Christie Bahlai" w:date="2019-10-10T09:35:00Z"/>
        </w:rPr>
      </w:pPr>
      <w:del w:id="496" w:author="Christie Bahlai" w:date="2019-10-10T09:35:00Z">
        <w:r w:rsidDel="00B40C6D">
          <w:delText xml:space="preserve">45. </w:delText>
        </w:r>
        <w:r w:rsidDel="00B40C6D">
          <w:tab/>
          <w:delText xml:space="preserve">Ragsdale DW, Voegtlin DJ, O’Neil RJ. Soybean aphid biology in North America. Annals of the Entomological Society of America. 2004;97: 204–208. </w:delText>
        </w:r>
      </w:del>
    </w:p>
    <w:p w14:paraId="574244CC" w14:textId="400E19BC" w:rsidR="00247AF9" w:rsidDel="00B40C6D" w:rsidRDefault="00247AF9" w:rsidP="00247AF9">
      <w:pPr>
        <w:pStyle w:val="Bibliography"/>
        <w:rPr>
          <w:del w:id="497" w:author="Christie Bahlai" w:date="2019-10-10T09:35:00Z"/>
        </w:rPr>
      </w:pPr>
      <w:del w:id="498" w:author="Christie Bahlai" w:date="2019-10-10T09:35:00Z">
        <w:r w:rsidDel="00B40C6D">
          <w:delText xml:space="preserve">46. </w:delText>
        </w:r>
        <w:r w:rsidDel="00B40C6D">
          <w:tab/>
          <w:delText xml:space="preserve">Wu Z, Schenk-Hamlin D, Zhan W, Ragsdale DW, Heimpel GE. The soybean aphid in China: a historical review. Annals of the Entomological Society of America. 2004;97: 209–218. </w:delText>
        </w:r>
      </w:del>
    </w:p>
    <w:p w14:paraId="245628F1" w14:textId="5DC7636E" w:rsidR="00247AF9" w:rsidDel="00B40C6D" w:rsidRDefault="00247AF9" w:rsidP="00247AF9">
      <w:pPr>
        <w:pStyle w:val="Bibliography"/>
        <w:rPr>
          <w:del w:id="499" w:author="Christie Bahlai" w:date="2019-10-10T09:35:00Z"/>
        </w:rPr>
      </w:pPr>
      <w:del w:id="500" w:author="Christie Bahlai" w:date="2019-10-10T09:35:00Z">
        <w:r w:rsidDel="00B40C6D">
          <w:delText xml:space="preserve">47. </w:delText>
        </w:r>
        <w:r w:rsidDel="00B40C6D">
          <w:tab/>
          <w:delText>Urquhart FA, Urquhart NR. Autumnal migration routes of the eastern population of the monarch butterfly (Danaus p. plexippus L.; Danaidae; Lepidoptera) in North America to the overwintering site in the Neovolcanic Plateau of Mexico. Can J Zool. 1978;56: 1759–1764. doi:10.1139/z78-240</w:delText>
        </w:r>
      </w:del>
    </w:p>
    <w:p w14:paraId="186D6F6F" w14:textId="6FD7D224" w:rsidR="00247AF9" w:rsidDel="00B40C6D" w:rsidRDefault="00247AF9" w:rsidP="00247AF9">
      <w:pPr>
        <w:pStyle w:val="Bibliography"/>
        <w:rPr>
          <w:del w:id="501" w:author="Christie Bahlai" w:date="2019-10-10T09:35:00Z"/>
        </w:rPr>
      </w:pPr>
      <w:del w:id="502" w:author="Christie Bahlai" w:date="2019-10-10T09:35:00Z">
        <w:r w:rsidDel="00B40C6D">
          <w:delText xml:space="preserve">48. </w:delText>
        </w:r>
        <w:r w:rsidDel="00B40C6D">
          <w:tab/>
          <w:delText>Flockhart DTT, Brower LP, Ramirez MI, Hobson KA, Wassenaar LI, Altizer S, et al. Regional climate on the breeding grounds predicts variation in the natal origin of monarch butterflies overwintering in Mexico over 38 years. Glob Change Biol. 2017;23: 2565–2576. doi:10.1111/gcb.13589</w:delText>
        </w:r>
      </w:del>
    </w:p>
    <w:p w14:paraId="3958AC8C" w14:textId="3B5A13B6" w:rsidR="00247AF9" w:rsidDel="00B40C6D" w:rsidRDefault="00247AF9" w:rsidP="00247AF9">
      <w:pPr>
        <w:pStyle w:val="Bibliography"/>
        <w:rPr>
          <w:del w:id="503" w:author="Christie Bahlai" w:date="2019-10-10T09:35:00Z"/>
        </w:rPr>
      </w:pPr>
      <w:del w:id="504" w:author="Christie Bahlai" w:date="2019-10-10T09:35:00Z">
        <w:r w:rsidDel="00B40C6D">
          <w:delText xml:space="preserve">49. </w:delText>
        </w:r>
        <w:r w:rsidDel="00B40C6D">
          <w:tab/>
          <w:delText xml:space="preserve">Prysby MD, Oberhauser KS. Temporal and geographic variation in monarch densities: citizen scientists document monarch population patterns. The monarch butterfly: Biology and conservation. 2004; 9–20. </w:delText>
        </w:r>
      </w:del>
    </w:p>
    <w:p w14:paraId="19E04BAE" w14:textId="33B73B55" w:rsidR="00247AF9" w:rsidDel="00B40C6D" w:rsidRDefault="00247AF9" w:rsidP="00247AF9">
      <w:pPr>
        <w:pStyle w:val="Bibliography"/>
        <w:rPr>
          <w:del w:id="505" w:author="Christie Bahlai" w:date="2019-10-10T09:35:00Z"/>
        </w:rPr>
      </w:pPr>
      <w:del w:id="506" w:author="Christie Bahlai" w:date="2019-10-10T09:35:00Z">
        <w:r w:rsidDel="00B40C6D">
          <w:delText xml:space="preserve">50. </w:delText>
        </w:r>
        <w:r w:rsidDel="00B40C6D">
          <w:tab/>
          <w:delText>Sarkar S. What Is Threatening Monarchs? BioScience. 2017;67: 1080–1080. doi:10.1093/biosci/bix120</w:delText>
        </w:r>
      </w:del>
    </w:p>
    <w:p w14:paraId="4CC41D5D" w14:textId="75CB466E" w:rsidR="00247AF9" w:rsidDel="00B40C6D" w:rsidRDefault="00247AF9" w:rsidP="00247AF9">
      <w:pPr>
        <w:pStyle w:val="Bibliography"/>
        <w:rPr>
          <w:del w:id="507" w:author="Christie Bahlai" w:date="2019-10-10T09:35:00Z"/>
        </w:rPr>
      </w:pPr>
      <w:del w:id="508" w:author="Christie Bahlai" w:date="2019-10-10T09:35:00Z">
        <w:r w:rsidDel="00B40C6D">
          <w:delText xml:space="preserve">51. </w:delText>
        </w:r>
        <w:r w:rsidDel="00B40C6D">
          <w:tab/>
          <w:delText>Lovett J. Monarch Population Status [Internet]. Monarch Watch; 2017. Available: http://monarchwatch.org/blog/2017/02/11/monarch-population-status-30/</w:delText>
        </w:r>
      </w:del>
    </w:p>
    <w:p w14:paraId="1AA759BF" w14:textId="0E16C904" w:rsidR="00247AF9" w:rsidDel="00B40C6D" w:rsidRDefault="00247AF9" w:rsidP="00247AF9">
      <w:pPr>
        <w:pStyle w:val="Bibliography"/>
        <w:rPr>
          <w:del w:id="509" w:author="Christie Bahlai" w:date="2019-10-10T09:35:00Z"/>
        </w:rPr>
      </w:pPr>
      <w:del w:id="510" w:author="Christie Bahlai" w:date="2019-10-10T09:35:00Z">
        <w:r w:rsidDel="00B40C6D">
          <w:delText xml:space="preserve">52. </w:delText>
        </w:r>
        <w:r w:rsidDel="00B40C6D">
          <w:tab/>
          <w:delText>Hartzler RG. Reduction in common milkweed (Asclepias syriaca) occurrence in Iowa cropland from 1999 to 2009. Crop Protection. 2010;29: 1542–1544. doi:10.1016/j.cropro.2010.07.018</w:delText>
        </w:r>
      </w:del>
    </w:p>
    <w:p w14:paraId="212AA983" w14:textId="43A11198" w:rsidR="00247AF9" w:rsidDel="00B40C6D" w:rsidRDefault="00247AF9" w:rsidP="00247AF9">
      <w:pPr>
        <w:pStyle w:val="Bibliography"/>
        <w:rPr>
          <w:del w:id="511" w:author="Christie Bahlai" w:date="2019-10-10T09:35:00Z"/>
        </w:rPr>
      </w:pPr>
      <w:del w:id="512" w:author="Christie Bahlai" w:date="2019-10-10T09:35:00Z">
        <w:r w:rsidDel="00B40C6D">
          <w:delText xml:space="preserve">53. </w:delText>
        </w:r>
        <w:r w:rsidDel="00B40C6D">
          <w:tab/>
          <w:delText>Pleasants JM, Oberhauser KS. Milkweed loss in agricultural fields because of herbicide use: effect on the monarch butterfly population. Insect Conservation and Diversity. 2013;6: 135–144. doi:10.1111/j.1752-4598.2012.00196.x</w:delText>
        </w:r>
      </w:del>
    </w:p>
    <w:p w14:paraId="7CB5D81C" w14:textId="0FF1112A" w:rsidR="00247AF9" w:rsidDel="00B40C6D" w:rsidRDefault="00247AF9" w:rsidP="00247AF9">
      <w:pPr>
        <w:pStyle w:val="Bibliography"/>
        <w:rPr>
          <w:del w:id="513" w:author="Christie Bahlai" w:date="2019-10-10T09:35:00Z"/>
        </w:rPr>
      </w:pPr>
      <w:del w:id="514" w:author="Christie Bahlai" w:date="2019-10-10T09:35:00Z">
        <w:r w:rsidDel="00B40C6D">
          <w:delText xml:space="preserve">54. </w:delText>
        </w:r>
        <w:r w:rsidDel="00B40C6D">
          <w:tab/>
          <w:delText>Zaya DN, Pearse IS, Spyreas G. Long-Term Trends in Midwestern Milkweed Abundances and Their Relevance to Monarch Butterfly Declines. BioScience. 2017;67: 343–356. doi:10.1093/biosci/biw186</w:delText>
        </w:r>
      </w:del>
    </w:p>
    <w:p w14:paraId="67309BFC" w14:textId="041CB1D4" w:rsidR="00247AF9" w:rsidDel="00B40C6D" w:rsidRDefault="00247AF9" w:rsidP="00247AF9">
      <w:pPr>
        <w:pStyle w:val="Bibliography"/>
        <w:rPr>
          <w:del w:id="515" w:author="Christie Bahlai" w:date="2019-10-10T09:35:00Z"/>
        </w:rPr>
      </w:pPr>
      <w:del w:id="516" w:author="Christie Bahlai" w:date="2019-10-10T09:35:00Z">
        <w:r w:rsidDel="00B40C6D">
          <w:delText xml:space="preserve">55. </w:delText>
        </w:r>
        <w:r w:rsidDel="00B40C6D">
          <w:tab/>
          <w:delText xml:space="preserve">Duke SO, Powles SB. Glyphosate-resistant crops and weeds: now and in the future. AgBioForum. 2009;12: 346–357. </w:delText>
        </w:r>
      </w:del>
    </w:p>
    <w:p w14:paraId="4EDD0F74" w14:textId="0D0EBBA8" w:rsidR="00247AF9" w:rsidDel="00B40C6D" w:rsidRDefault="00247AF9" w:rsidP="00247AF9">
      <w:pPr>
        <w:pStyle w:val="Bibliography"/>
        <w:rPr>
          <w:del w:id="517" w:author="Christie Bahlai" w:date="2019-10-10T09:35:00Z"/>
        </w:rPr>
      </w:pPr>
      <w:del w:id="518" w:author="Christie Bahlai" w:date="2019-10-10T09:35:00Z">
        <w:r w:rsidDel="00B40C6D">
          <w:delText xml:space="preserve">56. </w:delText>
        </w:r>
        <w:r w:rsidDel="00B40C6D">
          <w:tab/>
          <w:delText>Baker NT. Estimated annual agricultural pesticide use by crop group for states of the conterminous United States, 1992-2014. National Water Quality Assessment Program. 2017; doi:10.5066/F7NP22KM</w:delText>
        </w:r>
      </w:del>
    </w:p>
    <w:p w14:paraId="11A6A71E" w14:textId="442271A8" w:rsidR="00247AF9" w:rsidDel="00B40C6D" w:rsidRDefault="00247AF9" w:rsidP="00247AF9">
      <w:pPr>
        <w:pStyle w:val="Bibliography"/>
        <w:rPr>
          <w:del w:id="519" w:author="Christie Bahlai" w:date="2019-10-10T09:35:00Z"/>
        </w:rPr>
      </w:pPr>
      <w:del w:id="520" w:author="Christie Bahlai" w:date="2019-10-10T09:35:00Z">
        <w:r w:rsidDel="00B40C6D">
          <w:delText xml:space="preserve">57. </w:delText>
        </w:r>
        <w:r w:rsidDel="00B40C6D">
          <w:tab/>
          <w:delText>Saunders SP, Ries L, Oberhauser KS, Thogmartin WE, Zipkin EF. Local and cross-seasonal associations of climate and land use with abundance of monarch butterflies Danaus plexippus. Ecography. 2017; n/a-n/a. doi:10.1111/ecog.02719</w:delText>
        </w:r>
      </w:del>
    </w:p>
    <w:p w14:paraId="4165D26F" w14:textId="7F523196" w:rsidR="00247AF9" w:rsidDel="00B40C6D" w:rsidRDefault="00247AF9" w:rsidP="00247AF9">
      <w:pPr>
        <w:pStyle w:val="Bibliography"/>
        <w:rPr>
          <w:del w:id="521" w:author="Christie Bahlai" w:date="2019-10-10T09:35:00Z"/>
        </w:rPr>
      </w:pPr>
      <w:del w:id="522" w:author="Christie Bahlai" w:date="2019-10-10T09:35:00Z">
        <w:r w:rsidDel="00B40C6D">
          <w:delText xml:space="preserve">58. </w:delText>
        </w:r>
        <w:r w:rsidDel="00B40C6D">
          <w:tab/>
          <w:delText>Zipkin EF, Ries L, Reeves R, Regetz J, Oberhauser KS. Tracking climate impacts on the migratory monarch butterfly. Glob Change Biol. 2012;18: 3039–3049. doi:10.1111/j.1365-2486.2012.02751.x</w:delText>
        </w:r>
      </w:del>
    </w:p>
    <w:p w14:paraId="7A46D06D" w14:textId="4238DA23" w:rsidR="00247AF9" w:rsidDel="00B40C6D" w:rsidRDefault="00247AF9" w:rsidP="00247AF9">
      <w:pPr>
        <w:pStyle w:val="Bibliography"/>
        <w:rPr>
          <w:del w:id="523" w:author="Christie Bahlai" w:date="2019-10-10T09:35:00Z"/>
        </w:rPr>
      </w:pPr>
      <w:del w:id="524" w:author="Christie Bahlai" w:date="2019-10-10T09:35:00Z">
        <w:r w:rsidDel="00B40C6D">
          <w:delText xml:space="preserve">59. </w:delText>
        </w:r>
        <w:r w:rsidDel="00B40C6D">
          <w:tab/>
          <w:delText xml:space="preserve">Brower LP, Kust DR, Rendon-Salinas E, Serrano EG, Kust KR, Miller J, et al. Catastrophic winter storm mortality of monarch butterflies in Mexico during January 2002. The Monarch butterfly: biology and conservation. 2004; 151–166. </w:delText>
        </w:r>
      </w:del>
    </w:p>
    <w:p w14:paraId="09B6D937" w14:textId="433BF5AE" w:rsidR="00247AF9" w:rsidDel="00B40C6D" w:rsidRDefault="00247AF9" w:rsidP="00247AF9">
      <w:pPr>
        <w:pStyle w:val="Bibliography"/>
        <w:rPr>
          <w:del w:id="525" w:author="Christie Bahlai" w:date="2019-10-10T09:35:00Z"/>
        </w:rPr>
      </w:pPr>
      <w:del w:id="526" w:author="Christie Bahlai" w:date="2019-10-10T09:35:00Z">
        <w:r w:rsidDel="00B40C6D">
          <w:delText xml:space="preserve">60. </w:delText>
        </w:r>
        <w:r w:rsidDel="00B40C6D">
          <w:tab/>
          <w:delText>Vidal O, Rendón-Salinas E. Dynamics and trends of overwintering colonies of the monarch butterfly in Mexico. Biological Conservation. 2014;180: 165–175. doi:10.1016/j.biocon.2014.09.041</w:delText>
        </w:r>
      </w:del>
    </w:p>
    <w:p w14:paraId="46B7D0F2" w14:textId="7B8B1FA9" w:rsidR="00247AF9" w:rsidDel="00B40C6D" w:rsidRDefault="00247AF9" w:rsidP="00247AF9">
      <w:pPr>
        <w:pStyle w:val="Bibliography"/>
        <w:rPr>
          <w:del w:id="527" w:author="Christie Bahlai" w:date="2019-10-10T09:35:00Z"/>
        </w:rPr>
      </w:pPr>
      <w:del w:id="528" w:author="Christie Bahlai" w:date="2019-10-10T09:35:00Z">
        <w:r w:rsidDel="00B40C6D">
          <w:delText xml:space="preserve">61. </w:delText>
        </w:r>
        <w:r w:rsidDel="00B40C6D">
          <w:tab/>
          <w:delText xml:space="preserve">Davis AK, Altizer S. New Perspectives on Monarch Migration, Evolution, and Population Biology. Monarchs in a Changing World: Biology and Conservation of an Iconic Butterfly. 2015; 203. </w:delText>
        </w:r>
      </w:del>
    </w:p>
    <w:p w14:paraId="14D7B613" w14:textId="7E3B6C04" w:rsidR="00247AF9" w:rsidDel="00B40C6D" w:rsidRDefault="00247AF9" w:rsidP="00247AF9">
      <w:pPr>
        <w:pStyle w:val="Bibliography"/>
        <w:rPr>
          <w:del w:id="529" w:author="Christie Bahlai" w:date="2019-10-10T09:35:00Z"/>
        </w:rPr>
      </w:pPr>
      <w:del w:id="530" w:author="Christie Bahlai" w:date="2019-10-10T09:35:00Z">
        <w:r w:rsidDel="00B40C6D">
          <w:delText xml:space="preserve">62. </w:delText>
        </w:r>
        <w:r w:rsidDel="00B40C6D">
          <w:tab/>
          <w:delText>Saunders SP, Ries L, Neupane N, Ramírez MI, García-Serrano E, Rendón-Salinas E, et al. Multiscale seasonal factors drive the size of winter monarch colonies. Proc Natl Acad Sci USA. 2019;116: 8609. doi:10.1073/pnas.1805114116</w:delText>
        </w:r>
      </w:del>
    </w:p>
    <w:p w14:paraId="3270A86E" w14:textId="04102010" w:rsidR="00247AF9" w:rsidDel="00B40C6D" w:rsidRDefault="00247AF9" w:rsidP="00247AF9">
      <w:pPr>
        <w:pStyle w:val="Bibliography"/>
        <w:rPr>
          <w:del w:id="531" w:author="Christie Bahlai" w:date="2019-10-10T09:35:00Z"/>
        </w:rPr>
      </w:pPr>
      <w:del w:id="532" w:author="Christie Bahlai" w:date="2019-10-10T09:35:00Z">
        <w:r w:rsidDel="00B40C6D">
          <w:delText xml:space="preserve">63. </w:delText>
        </w:r>
        <w:r w:rsidDel="00B40C6D">
          <w:tab/>
          <w:delText xml:space="preserve">Abbott KC, Dwyer G. Food Limitation and Insect Outbreaks: Complex Dynamics in Plant-Herbivore Models. Journal of Animal Ecology. 2007;76: 1004–1014. </w:delText>
        </w:r>
      </w:del>
    </w:p>
    <w:p w14:paraId="3B5B5FEC" w14:textId="26FA6046" w:rsidR="00493C01" w:rsidRDefault="00493C01" w:rsidP="00493C01">
      <w:r w:rsidRPr="004F14C2">
        <w:rPr>
          <w:rFonts w:cstheme="minorHAnsi"/>
        </w:rPr>
        <w:fldChar w:fldCharType="end"/>
      </w:r>
    </w:p>
    <w:p w14:paraId="084A35CA" w14:textId="77777777" w:rsidR="004B55BC" w:rsidRDefault="004B55BC" w:rsidP="00493C01">
      <w:pPr>
        <w:rPr>
          <w:b/>
        </w:rPr>
      </w:pPr>
      <w:r>
        <w:rPr>
          <w:b/>
        </w:rPr>
        <w:t>Supporting Information Legends</w:t>
      </w:r>
    </w:p>
    <w:p w14:paraId="236FFB72" w14:textId="7B32C8BB" w:rsidR="004B55BC" w:rsidRDefault="004B55BC" w:rsidP="00493C01">
      <w:pPr>
        <w:rPr>
          <w:bCs/>
        </w:rPr>
      </w:pPr>
      <w:r>
        <w:rPr>
          <w:bCs/>
        </w:rPr>
        <w:t xml:space="preserve">S1- </w:t>
      </w:r>
      <w:r w:rsidRPr="004B55BC">
        <w:rPr>
          <w:bCs/>
        </w:rPr>
        <w:t>Additional Simulations using AIC for break point selection</w:t>
      </w:r>
    </w:p>
    <w:p w14:paraId="3B7BAA77" w14:textId="4CC824CA" w:rsidR="00493C01" w:rsidRDefault="004B55BC" w:rsidP="00493C01">
      <w:pPr>
        <w:rPr>
          <w:b/>
        </w:rPr>
      </w:pPr>
      <w:r>
        <w:rPr>
          <w:bCs/>
        </w:rPr>
        <w:lastRenderedPageBreak/>
        <w:t xml:space="preserve">S2- </w:t>
      </w:r>
      <w:r w:rsidRPr="004B55BC">
        <w:rPr>
          <w:bCs/>
        </w:rPr>
        <w:t xml:space="preserve">Description of functions used in the Dynamic Shift Detector (DSD) algorithm </w:t>
      </w:r>
      <w:r w:rsidR="00493C01">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w:t>
            </w:r>
            <w:proofErr w:type="gramStart"/>
            <w:r w:rsidRPr="005E54DF">
              <w:rPr>
                <w:b/>
              </w:rPr>
              <w:t xml:space="preserve">( </w:t>
            </w:r>
            <w:r w:rsidRPr="005E54DF">
              <w:rPr>
                <w:rFonts w:cstheme="minorHAnsi"/>
                <w:b/>
              </w:rPr>
              <w:t>±</w:t>
            </w:r>
            <w:proofErr w:type="gramEnd"/>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 xml:space="preserve">Harmonia </w:t>
            </w:r>
            <w:proofErr w:type="spellStart"/>
            <w:r w:rsidRPr="000214FC">
              <w:rPr>
                <w:i/>
              </w:rPr>
              <w:t>axyridis</w:t>
            </w:r>
            <w:proofErr w:type="spellEnd"/>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r w:rsidRPr="000214FC">
              <w:rPr>
                <w:i/>
              </w:rPr>
              <w:t xml:space="preserve">Danaus </w:t>
            </w:r>
            <w:proofErr w:type="spellStart"/>
            <w:r w:rsidRPr="000214FC">
              <w:rPr>
                <w:i/>
              </w:rPr>
              <w:t>plexippus</w:t>
            </w:r>
            <w:proofErr w:type="spellEnd"/>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0A367D10"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D84C75">
        <w:rPr>
          <w:b/>
        </w:rPr>
        <w:t>Dynamic</w:t>
      </w:r>
      <w:r w:rsidRPr="006F7244">
        <w:rPr>
          <w:b/>
        </w:rPr>
        <w:t xml:space="preserve"> </w:t>
      </w:r>
      <w:r w:rsidR="00063730">
        <w:rPr>
          <w:b/>
        </w:rPr>
        <w:t>S</w:t>
      </w:r>
      <w:r w:rsidRPr="006F7244">
        <w:rPr>
          <w:b/>
        </w:rPr>
        <w:t xml:space="preserve">hift </w:t>
      </w:r>
      <w:r w:rsidR="00063730">
        <w:rPr>
          <w:b/>
        </w:rPr>
        <w:t>D</w:t>
      </w:r>
      <w:r w:rsidRPr="006F7244">
        <w:rPr>
          <w:b/>
        </w:rPr>
        <w:t>etector</w:t>
      </w:r>
      <w:r w:rsidR="002470E2">
        <w:rPr>
          <w:b/>
        </w:rPr>
        <w:t xml:space="preserve"> (</w:t>
      </w:r>
      <w:r w:rsidR="005907DA">
        <w:rPr>
          <w:b/>
        </w:rPr>
        <w:t>DSD</w:t>
      </w:r>
      <w:r w:rsidR="002470E2">
        <w:rPr>
          <w:b/>
        </w:rPr>
        <w:t>)</w:t>
      </w:r>
      <w:r w:rsidRPr="006F7244">
        <w:rPr>
          <w:b/>
        </w:rPr>
        <w:t xml:space="preserve"> </w:t>
      </w:r>
      <w:r w:rsidR="00F63325">
        <w:rPr>
          <w:b/>
        </w:rPr>
        <w:t xml:space="preserve">algorithm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r w:rsidR="005907DA">
        <w:t xml:space="preserve">DSD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FFE324D"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D84C75">
        <w:t xml:space="preserve">Dynamic </w:t>
      </w:r>
      <w:r w:rsidR="005F126A">
        <w:t>S</w:t>
      </w:r>
      <w:r>
        <w:t xml:space="preserve">hift </w:t>
      </w:r>
      <w:r w:rsidR="005F126A">
        <w:t>D</w:t>
      </w:r>
      <w:r>
        <w:t>etector</w:t>
      </w:r>
      <w:r w:rsidR="00F63325">
        <w:t xml:space="preserve"> algorithm </w:t>
      </w:r>
      <w:r>
        <w:t>reflecting true parameterization conditions (</w:t>
      </w:r>
      <w:r w:rsidR="00A51EEA">
        <w:t>diamonds</w:t>
      </w:r>
      <w:r>
        <w:t xml:space="preserve">) or erroneous breaks suggested by the </w:t>
      </w:r>
      <w:r w:rsidR="00F63325">
        <w:t xml:space="preserve">algorithm </w:t>
      </w:r>
      <w:r>
        <w:t xml:space="preserve">(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53E6D37A" w:rsidR="00493C01" w:rsidRDefault="00493C01" w:rsidP="00493C01">
      <w:bookmarkStart w:id="533" w:name="_Hlk485739126"/>
      <w:r w:rsidRPr="00601E16">
        <w:rPr>
          <w:b/>
        </w:rPr>
        <w:t xml:space="preserve">Figure </w:t>
      </w:r>
      <w:r w:rsidR="008B4B47" w:rsidRPr="00601E16">
        <w:rPr>
          <w:b/>
        </w:rPr>
        <w:t>3</w:t>
      </w:r>
      <w:r w:rsidRPr="00601E16">
        <w:rPr>
          <w:b/>
        </w:rPr>
        <w:t>:</w:t>
      </w:r>
      <w:r>
        <w:t xml:space="preserve"> </w:t>
      </w:r>
      <w:r w:rsidR="00D84C75">
        <w:rPr>
          <w:b/>
        </w:rPr>
        <w:t xml:space="preserve">Dynamic </w:t>
      </w:r>
      <w:r w:rsidR="00A666CD">
        <w:rPr>
          <w:b/>
        </w:rPr>
        <w:t>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D84C75">
        <w:t xml:space="preserve">Dynamic </w:t>
      </w:r>
      <w:r w:rsidR="000D58D6">
        <w:t xml:space="preserve">Shift Detector </w:t>
      </w:r>
      <w:r w:rsidR="00F63325">
        <w:t>algorithm</w:t>
      </w:r>
      <w:r>
        <w:t xml:space="preserve">.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533"/>
    <w:p w14:paraId="462F054C" w14:textId="1153173D" w:rsidR="00A51EEA" w:rsidRDefault="00493C01" w:rsidP="00A51EEA">
      <w:r w:rsidRPr="00601E16">
        <w:rPr>
          <w:b/>
        </w:rPr>
        <w:t xml:space="preserve">Figure </w:t>
      </w:r>
      <w:r w:rsidR="008B4B47" w:rsidRPr="00601E16">
        <w:rPr>
          <w:b/>
        </w:rPr>
        <w:t>4</w:t>
      </w:r>
      <w:r w:rsidRPr="00601E16">
        <w:rPr>
          <w:b/>
        </w:rPr>
        <w:t>:</w:t>
      </w:r>
      <w:r w:rsidRPr="004B2A07">
        <w:t xml:space="preserve"> </w:t>
      </w:r>
      <w:r w:rsidR="00D84C75">
        <w:rPr>
          <w:b/>
        </w:rPr>
        <w:t>Dynamic</w:t>
      </w:r>
      <w:r w:rsidR="00D84C75" w:rsidRPr="004B2A07">
        <w:rPr>
          <w:b/>
        </w:rPr>
        <w:t xml:space="preserv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534"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534"/>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5907DA">
        <w:t xml:space="preserve">Dynamic </w:t>
      </w:r>
      <w:r w:rsidR="00E47FEC">
        <w:t>Shift Detector</w:t>
      </w:r>
      <w:r w:rsidR="00F63325">
        <w:t xml:space="preserve"> algorithm</w:t>
      </w:r>
      <w:r w:rsidR="005A4432">
        <w:t>. B) Ricker fits of time series data segments.</w:t>
      </w:r>
      <w:r w:rsidR="001B32C0" w:rsidDel="001B32C0">
        <w:t xml:space="preserve"> </w:t>
      </w:r>
      <w:r w:rsidR="00A51EEA">
        <w:t xml:space="preserve">Butterfly art by D. </w:t>
      </w:r>
      <w:proofErr w:type="spellStart"/>
      <w:r w:rsidR="00A51EEA">
        <w:t>Descouens</w:t>
      </w:r>
      <w:proofErr w:type="spellEnd"/>
      <w:r w:rsidR="00A51EEA">
        <w:t xml:space="preserve"> and T.M. </w:t>
      </w:r>
      <w:proofErr w:type="spellStart"/>
      <w:r w:rsidR="00A51EEA">
        <w:t>Seesey</w:t>
      </w:r>
      <w:proofErr w:type="spellEnd"/>
      <w:r w:rsidR="00A51EEA">
        <w:t>,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rsidSect="00FD1BB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e Bahlai">
    <w15:presenceInfo w15:providerId="Windows Live" w15:userId="7a86fd0aab825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3C01"/>
    <w:rsid w:val="000023DD"/>
    <w:rsid w:val="00003E12"/>
    <w:rsid w:val="0000605F"/>
    <w:rsid w:val="00010A3E"/>
    <w:rsid w:val="00011F4A"/>
    <w:rsid w:val="00012721"/>
    <w:rsid w:val="000131C8"/>
    <w:rsid w:val="00015144"/>
    <w:rsid w:val="00017805"/>
    <w:rsid w:val="00017C71"/>
    <w:rsid w:val="000214FC"/>
    <w:rsid w:val="00021AE7"/>
    <w:rsid w:val="000237F7"/>
    <w:rsid w:val="00024214"/>
    <w:rsid w:val="00024339"/>
    <w:rsid w:val="00025960"/>
    <w:rsid w:val="000273D0"/>
    <w:rsid w:val="00035F63"/>
    <w:rsid w:val="00041988"/>
    <w:rsid w:val="00042BE0"/>
    <w:rsid w:val="00043BB8"/>
    <w:rsid w:val="00043D36"/>
    <w:rsid w:val="00055A15"/>
    <w:rsid w:val="000614AC"/>
    <w:rsid w:val="00061F21"/>
    <w:rsid w:val="000621E2"/>
    <w:rsid w:val="00063730"/>
    <w:rsid w:val="00065C4D"/>
    <w:rsid w:val="000673D9"/>
    <w:rsid w:val="0007090F"/>
    <w:rsid w:val="000717E7"/>
    <w:rsid w:val="00075BF1"/>
    <w:rsid w:val="0008703F"/>
    <w:rsid w:val="00087C5D"/>
    <w:rsid w:val="00093F69"/>
    <w:rsid w:val="0009442B"/>
    <w:rsid w:val="000958A0"/>
    <w:rsid w:val="00095A25"/>
    <w:rsid w:val="00095B5C"/>
    <w:rsid w:val="000A26E0"/>
    <w:rsid w:val="000B44D6"/>
    <w:rsid w:val="000B5C2F"/>
    <w:rsid w:val="000C20C0"/>
    <w:rsid w:val="000C3A12"/>
    <w:rsid w:val="000D13AB"/>
    <w:rsid w:val="000D49BB"/>
    <w:rsid w:val="000D58D6"/>
    <w:rsid w:val="000D593E"/>
    <w:rsid w:val="000D5977"/>
    <w:rsid w:val="000D5C16"/>
    <w:rsid w:val="000E006E"/>
    <w:rsid w:val="000E0392"/>
    <w:rsid w:val="000E0DB2"/>
    <w:rsid w:val="000E17DE"/>
    <w:rsid w:val="000E1B39"/>
    <w:rsid w:val="000E5818"/>
    <w:rsid w:val="000F0016"/>
    <w:rsid w:val="000F07D3"/>
    <w:rsid w:val="000F1741"/>
    <w:rsid w:val="000F47B9"/>
    <w:rsid w:val="000F47FB"/>
    <w:rsid w:val="000F5662"/>
    <w:rsid w:val="00100007"/>
    <w:rsid w:val="0010338A"/>
    <w:rsid w:val="001037EE"/>
    <w:rsid w:val="0010648E"/>
    <w:rsid w:val="001074B1"/>
    <w:rsid w:val="0011601F"/>
    <w:rsid w:val="00116502"/>
    <w:rsid w:val="00116590"/>
    <w:rsid w:val="00117610"/>
    <w:rsid w:val="00120697"/>
    <w:rsid w:val="00123B72"/>
    <w:rsid w:val="00125560"/>
    <w:rsid w:val="001301A4"/>
    <w:rsid w:val="001315C9"/>
    <w:rsid w:val="00131A18"/>
    <w:rsid w:val="00132F8B"/>
    <w:rsid w:val="00135C9B"/>
    <w:rsid w:val="00140384"/>
    <w:rsid w:val="00143B07"/>
    <w:rsid w:val="00143F9A"/>
    <w:rsid w:val="00144284"/>
    <w:rsid w:val="001473BA"/>
    <w:rsid w:val="00150E18"/>
    <w:rsid w:val="00151F04"/>
    <w:rsid w:val="001551AA"/>
    <w:rsid w:val="001553C5"/>
    <w:rsid w:val="001558A8"/>
    <w:rsid w:val="001633C0"/>
    <w:rsid w:val="0016400A"/>
    <w:rsid w:val="00166AF9"/>
    <w:rsid w:val="0017338B"/>
    <w:rsid w:val="00174178"/>
    <w:rsid w:val="00175532"/>
    <w:rsid w:val="001757BD"/>
    <w:rsid w:val="00177E86"/>
    <w:rsid w:val="00181FCF"/>
    <w:rsid w:val="00182910"/>
    <w:rsid w:val="00186552"/>
    <w:rsid w:val="00186B4B"/>
    <w:rsid w:val="00186CC9"/>
    <w:rsid w:val="00187CB5"/>
    <w:rsid w:val="00190ABA"/>
    <w:rsid w:val="00195902"/>
    <w:rsid w:val="00195C58"/>
    <w:rsid w:val="001970FF"/>
    <w:rsid w:val="001973A2"/>
    <w:rsid w:val="001A19E1"/>
    <w:rsid w:val="001A3D30"/>
    <w:rsid w:val="001A52FE"/>
    <w:rsid w:val="001A545A"/>
    <w:rsid w:val="001A6921"/>
    <w:rsid w:val="001A760B"/>
    <w:rsid w:val="001A7FA7"/>
    <w:rsid w:val="001B1ECF"/>
    <w:rsid w:val="001B32C0"/>
    <w:rsid w:val="001B613A"/>
    <w:rsid w:val="001B760E"/>
    <w:rsid w:val="001C2001"/>
    <w:rsid w:val="001C26AC"/>
    <w:rsid w:val="001C4368"/>
    <w:rsid w:val="001C490A"/>
    <w:rsid w:val="001C51BB"/>
    <w:rsid w:val="001C7146"/>
    <w:rsid w:val="001C7E9C"/>
    <w:rsid w:val="001D05DA"/>
    <w:rsid w:val="001D0A06"/>
    <w:rsid w:val="001D2528"/>
    <w:rsid w:val="001D2B3E"/>
    <w:rsid w:val="001D32D8"/>
    <w:rsid w:val="001D39B2"/>
    <w:rsid w:val="001D6CFB"/>
    <w:rsid w:val="001E157C"/>
    <w:rsid w:val="001E2375"/>
    <w:rsid w:val="001E3C25"/>
    <w:rsid w:val="001E53E2"/>
    <w:rsid w:val="001F39A1"/>
    <w:rsid w:val="001F3AD1"/>
    <w:rsid w:val="001F7C7C"/>
    <w:rsid w:val="00201630"/>
    <w:rsid w:val="00202BBB"/>
    <w:rsid w:val="00203DE7"/>
    <w:rsid w:val="002047E8"/>
    <w:rsid w:val="00204A50"/>
    <w:rsid w:val="002069E9"/>
    <w:rsid w:val="00207043"/>
    <w:rsid w:val="002075CF"/>
    <w:rsid w:val="002133F8"/>
    <w:rsid w:val="0021404C"/>
    <w:rsid w:val="00217133"/>
    <w:rsid w:val="00217606"/>
    <w:rsid w:val="00217EE8"/>
    <w:rsid w:val="00222C43"/>
    <w:rsid w:val="0022359F"/>
    <w:rsid w:val="00224AB3"/>
    <w:rsid w:val="00227A26"/>
    <w:rsid w:val="00230559"/>
    <w:rsid w:val="002306B7"/>
    <w:rsid w:val="00233968"/>
    <w:rsid w:val="00237F62"/>
    <w:rsid w:val="002424E7"/>
    <w:rsid w:val="0024317D"/>
    <w:rsid w:val="00243793"/>
    <w:rsid w:val="00243D17"/>
    <w:rsid w:val="0024464F"/>
    <w:rsid w:val="00246C86"/>
    <w:rsid w:val="002470E2"/>
    <w:rsid w:val="00247AF9"/>
    <w:rsid w:val="00253218"/>
    <w:rsid w:val="00253E75"/>
    <w:rsid w:val="0025408B"/>
    <w:rsid w:val="0025536D"/>
    <w:rsid w:val="00260D38"/>
    <w:rsid w:val="00261897"/>
    <w:rsid w:val="00263647"/>
    <w:rsid w:val="00266869"/>
    <w:rsid w:val="002679C0"/>
    <w:rsid w:val="00270075"/>
    <w:rsid w:val="002708D5"/>
    <w:rsid w:val="00271994"/>
    <w:rsid w:val="0027292D"/>
    <w:rsid w:val="002738A0"/>
    <w:rsid w:val="0027575D"/>
    <w:rsid w:val="00276344"/>
    <w:rsid w:val="00277E44"/>
    <w:rsid w:val="00281B1C"/>
    <w:rsid w:val="00283371"/>
    <w:rsid w:val="00286119"/>
    <w:rsid w:val="00287FAF"/>
    <w:rsid w:val="002907A7"/>
    <w:rsid w:val="00292601"/>
    <w:rsid w:val="00292760"/>
    <w:rsid w:val="00293143"/>
    <w:rsid w:val="00294C9B"/>
    <w:rsid w:val="0029724D"/>
    <w:rsid w:val="002A351E"/>
    <w:rsid w:val="002A6031"/>
    <w:rsid w:val="002A6CBA"/>
    <w:rsid w:val="002A6F05"/>
    <w:rsid w:val="002A75AC"/>
    <w:rsid w:val="002B095E"/>
    <w:rsid w:val="002B66A4"/>
    <w:rsid w:val="002B67A2"/>
    <w:rsid w:val="002B7BB1"/>
    <w:rsid w:val="002C017B"/>
    <w:rsid w:val="002C0AA1"/>
    <w:rsid w:val="002C3E17"/>
    <w:rsid w:val="002C6A8E"/>
    <w:rsid w:val="002C6CA6"/>
    <w:rsid w:val="002C754D"/>
    <w:rsid w:val="002D019F"/>
    <w:rsid w:val="002D4506"/>
    <w:rsid w:val="002D5345"/>
    <w:rsid w:val="002D7E30"/>
    <w:rsid w:val="002E5868"/>
    <w:rsid w:val="002F3152"/>
    <w:rsid w:val="003020A3"/>
    <w:rsid w:val="0030272C"/>
    <w:rsid w:val="00302827"/>
    <w:rsid w:val="00304898"/>
    <w:rsid w:val="0030515D"/>
    <w:rsid w:val="00312392"/>
    <w:rsid w:val="0031435D"/>
    <w:rsid w:val="003169BE"/>
    <w:rsid w:val="00321CA9"/>
    <w:rsid w:val="003233E8"/>
    <w:rsid w:val="00324546"/>
    <w:rsid w:val="00324AC6"/>
    <w:rsid w:val="00325D46"/>
    <w:rsid w:val="003262F1"/>
    <w:rsid w:val="00326A78"/>
    <w:rsid w:val="00326BE6"/>
    <w:rsid w:val="00327911"/>
    <w:rsid w:val="00327C5D"/>
    <w:rsid w:val="00330615"/>
    <w:rsid w:val="00332252"/>
    <w:rsid w:val="0033282B"/>
    <w:rsid w:val="003403FF"/>
    <w:rsid w:val="0034256C"/>
    <w:rsid w:val="00342D01"/>
    <w:rsid w:val="0035645D"/>
    <w:rsid w:val="00360C2B"/>
    <w:rsid w:val="0036101F"/>
    <w:rsid w:val="003620FF"/>
    <w:rsid w:val="00363EB3"/>
    <w:rsid w:val="00364485"/>
    <w:rsid w:val="00364F78"/>
    <w:rsid w:val="00365572"/>
    <w:rsid w:val="0037042E"/>
    <w:rsid w:val="00370729"/>
    <w:rsid w:val="00373A3C"/>
    <w:rsid w:val="00373BEC"/>
    <w:rsid w:val="00374EC7"/>
    <w:rsid w:val="003767CE"/>
    <w:rsid w:val="0038108B"/>
    <w:rsid w:val="00384D02"/>
    <w:rsid w:val="003913B1"/>
    <w:rsid w:val="00391457"/>
    <w:rsid w:val="003917B9"/>
    <w:rsid w:val="00393AA6"/>
    <w:rsid w:val="003950F3"/>
    <w:rsid w:val="0039708F"/>
    <w:rsid w:val="003A0EFE"/>
    <w:rsid w:val="003A33D5"/>
    <w:rsid w:val="003A3FC2"/>
    <w:rsid w:val="003A4850"/>
    <w:rsid w:val="003A4ED0"/>
    <w:rsid w:val="003B047C"/>
    <w:rsid w:val="003B069C"/>
    <w:rsid w:val="003B2DF9"/>
    <w:rsid w:val="003B4E5F"/>
    <w:rsid w:val="003C0B39"/>
    <w:rsid w:val="003C2770"/>
    <w:rsid w:val="003C536C"/>
    <w:rsid w:val="003C6F36"/>
    <w:rsid w:val="003D01F5"/>
    <w:rsid w:val="003D2F73"/>
    <w:rsid w:val="003D53A6"/>
    <w:rsid w:val="003D6876"/>
    <w:rsid w:val="003D6BFD"/>
    <w:rsid w:val="003D6D2A"/>
    <w:rsid w:val="003D7AC7"/>
    <w:rsid w:val="003D7B3C"/>
    <w:rsid w:val="003E19B5"/>
    <w:rsid w:val="003E334F"/>
    <w:rsid w:val="003E5288"/>
    <w:rsid w:val="003E73A6"/>
    <w:rsid w:val="003F34F4"/>
    <w:rsid w:val="003F46C3"/>
    <w:rsid w:val="003F728A"/>
    <w:rsid w:val="004009BA"/>
    <w:rsid w:val="00400E52"/>
    <w:rsid w:val="00401501"/>
    <w:rsid w:val="00401E47"/>
    <w:rsid w:val="004040FC"/>
    <w:rsid w:val="00404866"/>
    <w:rsid w:val="004049B6"/>
    <w:rsid w:val="00406C0D"/>
    <w:rsid w:val="00406D68"/>
    <w:rsid w:val="00407B2F"/>
    <w:rsid w:val="00411045"/>
    <w:rsid w:val="00411150"/>
    <w:rsid w:val="00411D38"/>
    <w:rsid w:val="004122DC"/>
    <w:rsid w:val="00413987"/>
    <w:rsid w:val="00413E42"/>
    <w:rsid w:val="00417B9D"/>
    <w:rsid w:val="00420D43"/>
    <w:rsid w:val="00421901"/>
    <w:rsid w:val="00424B37"/>
    <w:rsid w:val="0042590C"/>
    <w:rsid w:val="00426DF5"/>
    <w:rsid w:val="0042715D"/>
    <w:rsid w:val="00427B15"/>
    <w:rsid w:val="0043141D"/>
    <w:rsid w:val="00432AAE"/>
    <w:rsid w:val="0043659E"/>
    <w:rsid w:val="00437466"/>
    <w:rsid w:val="004422F7"/>
    <w:rsid w:val="00443028"/>
    <w:rsid w:val="004438DB"/>
    <w:rsid w:val="004439AB"/>
    <w:rsid w:val="0044405E"/>
    <w:rsid w:val="0044553C"/>
    <w:rsid w:val="004546C7"/>
    <w:rsid w:val="00455756"/>
    <w:rsid w:val="00457C56"/>
    <w:rsid w:val="00461BE3"/>
    <w:rsid w:val="004628BA"/>
    <w:rsid w:val="0046295D"/>
    <w:rsid w:val="00462C48"/>
    <w:rsid w:val="00474663"/>
    <w:rsid w:val="004759DD"/>
    <w:rsid w:val="00482F88"/>
    <w:rsid w:val="00484028"/>
    <w:rsid w:val="004877BD"/>
    <w:rsid w:val="004903CF"/>
    <w:rsid w:val="00493C01"/>
    <w:rsid w:val="00494B44"/>
    <w:rsid w:val="00496204"/>
    <w:rsid w:val="00496605"/>
    <w:rsid w:val="004967F1"/>
    <w:rsid w:val="0049736E"/>
    <w:rsid w:val="004A0459"/>
    <w:rsid w:val="004A6E9C"/>
    <w:rsid w:val="004B0EF8"/>
    <w:rsid w:val="004B2610"/>
    <w:rsid w:val="004B4314"/>
    <w:rsid w:val="004B55BC"/>
    <w:rsid w:val="004B6859"/>
    <w:rsid w:val="004B76BC"/>
    <w:rsid w:val="004C1499"/>
    <w:rsid w:val="004C3238"/>
    <w:rsid w:val="004C3B3A"/>
    <w:rsid w:val="004C412B"/>
    <w:rsid w:val="004C7707"/>
    <w:rsid w:val="004D1094"/>
    <w:rsid w:val="004D3CDC"/>
    <w:rsid w:val="004D3D6B"/>
    <w:rsid w:val="004D580B"/>
    <w:rsid w:val="004D5BB6"/>
    <w:rsid w:val="004D5D80"/>
    <w:rsid w:val="004E1275"/>
    <w:rsid w:val="004E6528"/>
    <w:rsid w:val="004F071B"/>
    <w:rsid w:val="004F0C58"/>
    <w:rsid w:val="004F0FD9"/>
    <w:rsid w:val="004F14C2"/>
    <w:rsid w:val="004F280C"/>
    <w:rsid w:val="004F451E"/>
    <w:rsid w:val="004F7957"/>
    <w:rsid w:val="005000CD"/>
    <w:rsid w:val="005007B1"/>
    <w:rsid w:val="00500C12"/>
    <w:rsid w:val="005013D2"/>
    <w:rsid w:val="00501FBD"/>
    <w:rsid w:val="00502B7C"/>
    <w:rsid w:val="00504AE4"/>
    <w:rsid w:val="0050582C"/>
    <w:rsid w:val="005075B3"/>
    <w:rsid w:val="00527036"/>
    <w:rsid w:val="00533727"/>
    <w:rsid w:val="00533CCD"/>
    <w:rsid w:val="005359A1"/>
    <w:rsid w:val="00536B14"/>
    <w:rsid w:val="0054095B"/>
    <w:rsid w:val="0054154E"/>
    <w:rsid w:val="0054567B"/>
    <w:rsid w:val="005461B5"/>
    <w:rsid w:val="00550270"/>
    <w:rsid w:val="00550AF2"/>
    <w:rsid w:val="0055167C"/>
    <w:rsid w:val="00553C76"/>
    <w:rsid w:val="00555A25"/>
    <w:rsid w:val="00556E23"/>
    <w:rsid w:val="00556F41"/>
    <w:rsid w:val="0055724E"/>
    <w:rsid w:val="00557DB0"/>
    <w:rsid w:val="0056286C"/>
    <w:rsid w:val="00562B91"/>
    <w:rsid w:val="005670B0"/>
    <w:rsid w:val="005724AC"/>
    <w:rsid w:val="00572659"/>
    <w:rsid w:val="00575692"/>
    <w:rsid w:val="00577BF7"/>
    <w:rsid w:val="005907DA"/>
    <w:rsid w:val="00591134"/>
    <w:rsid w:val="005915A2"/>
    <w:rsid w:val="00592C39"/>
    <w:rsid w:val="005932CA"/>
    <w:rsid w:val="00593A58"/>
    <w:rsid w:val="005963D7"/>
    <w:rsid w:val="005A0724"/>
    <w:rsid w:val="005A1249"/>
    <w:rsid w:val="005A29D9"/>
    <w:rsid w:val="005A4432"/>
    <w:rsid w:val="005B0DC9"/>
    <w:rsid w:val="005B14A5"/>
    <w:rsid w:val="005B27D1"/>
    <w:rsid w:val="005B3F54"/>
    <w:rsid w:val="005B4BD9"/>
    <w:rsid w:val="005C0C19"/>
    <w:rsid w:val="005C1930"/>
    <w:rsid w:val="005C5E4E"/>
    <w:rsid w:val="005C75CC"/>
    <w:rsid w:val="005C7D5E"/>
    <w:rsid w:val="005D332F"/>
    <w:rsid w:val="005D642A"/>
    <w:rsid w:val="005D6BD3"/>
    <w:rsid w:val="005D7105"/>
    <w:rsid w:val="005E068A"/>
    <w:rsid w:val="005E180B"/>
    <w:rsid w:val="005E1968"/>
    <w:rsid w:val="005E245C"/>
    <w:rsid w:val="005E2481"/>
    <w:rsid w:val="005E3FDA"/>
    <w:rsid w:val="005E6B5F"/>
    <w:rsid w:val="005F126A"/>
    <w:rsid w:val="005F50BE"/>
    <w:rsid w:val="005F74F8"/>
    <w:rsid w:val="005F7CD2"/>
    <w:rsid w:val="00601E16"/>
    <w:rsid w:val="00604882"/>
    <w:rsid w:val="0060493D"/>
    <w:rsid w:val="00611766"/>
    <w:rsid w:val="00612699"/>
    <w:rsid w:val="00613AC8"/>
    <w:rsid w:val="00615644"/>
    <w:rsid w:val="00620541"/>
    <w:rsid w:val="00624181"/>
    <w:rsid w:val="00624818"/>
    <w:rsid w:val="0062727D"/>
    <w:rsid w:val="00627D6D"/>
    <w:rsid w:val="00633F37"/>
    <w:rsid w:val="006350AB"/>
    <w:rsid w:val="00635211"/>
    <w:rsid w:val="006373C0"/>
    <w:rsid w:val="0064292B"/>
    <w:rsid w:val="006467C5"/>
    <w:rsid w:val="0064784F"/>
    <w:rsid w:val="00647F76"/>
    <w:rsid w:val="006502ED"/>
    <w:rsid w:val="00651227"/>
    <w:rsid w:val="0065187C"/>
    <w:rsid w:val="00651A63"/>
    <w:rsid w:val="00652682"/>
    <w:rsid w:val="0065335B"/>
    <w:rsid w:val="006556DD"/>
    <w:rsid w:val="006568B9"/>
    <w:rsid w:val="00657F11"/>
    <w:rsid w:val="006609CE"/>
    <w:rsid w:val="00662F03"/>
    <w:rsid w:val="00676429"/>
    <w:rsid w:val="00677382"/>
    <w:rsid w:val="00680FA3"/>
    <w:rsid w:val="00681A31"/>
    <w:rsid w:val="00682C97"/>
    <w:rsid w:val="006841EB"/>
    <w:rsid w:val="00686B1E"/>
    <w:rsid w:val="00686F95"/>
    <w:rsid w:val="00690712"/>
    <w:rsid w:val="006915CD"/>
    <w:rsid w:val="006947D1"/>
    <w:rsid w:val="00695144"/>
    <w:rsid w:val="0069540F"/>
    <w:rsid w:val="00697843"/>
    <w:rsid w:val="006A2C0D"/>
    <w:rsid w:val="006A6155"/>
    <w:rsid w:val="006A724C"/>
    <w:rsid w:val="006A75CA"/>
    <w:rsid w:val="006B0322"/>
    <w:rsid w:val="006B22D8"/>
    <w:rsid w:val="006B2588"/>
    <w:rsid w:val="006B32DF"/>
    <w:rsid w:val="006B3E8D"/>
    <w:rsid w:val="006B4D08"/>
    <w:rsid w:val="006B72C6"/>
    <w:rsid w:val="006B7574"/>
    <w:rsid w:val="006B77C0"/>
    <w:rsid w:val="006C0EE1"/>
    <w:rsid w:val="006C1DBB"/>
    <w:rsid w:val="006C2F48"/>
    <w:rsid w:val="006C4251"/>
    <w:rsid w:val="006C754D"/>
    <w:rsid w:val="006D031D"/>
    <w:rsid w:val="006D2307"/>
    <w:rsid w:val="006D3C93"/>
    <w:rsid w:val="006D54AC"/>
    <w:rsid w:val="006E21FB"/>
    <w:rsid w:val="006E4416"/>
    <w:rsid w:val="006E5956"/>
    <w:rsid w:val="006E5B2F"/>
    <w:rsid w:val="006E66BA"/>
    <w:rsid w:val="006E7312"/>
    <w:rsid w:val="006F3740"/>
    <w:rsid w:val="006F5322"/>
    <w:rsid w:val="006F6D26"/>
    <w:rsid w:val="006F732C"/>
    <w:rsid w:val="006F7B30"/>
    <w:rsid w:val="00700FB5"/>
    <w:rsid w:val="0070423E"/>
    <w:rsid w:val="00705548"/>
    <w:rsid w:val="00710ED4"/>
    <w:rsid w:val="007115A6"/>
    <w:rsid w:val="00713A23"/>
    <w:rsid w:val="00716B3A"/>
    <w:rsid w:val="00716CE7"/>
    <w:rsid w:val="00717CE1"/>
    <w:rsid w:val="007212B3"/>
    <w:rsid w:val="00721951"/>
    <w:rsid w:val="0072300F"/>
    <w:rsid w:val="0072440B"/>
    <w:rsid w:val="0072442B"/>
    <w:rsid w:val="00730AE3"/>
    <w:rsid w:val="007348EC"/>
    <w:rsid w:val="007353CA"/>
    <w:rsid w:val="00735F94"/>
    <w:rsid w:val="007370A4"/>
    <w:rsid w:val="007413B7"/>
    <w:rsid w:val="007422AB"/>
    <w:rsid w:val="00746D2F"/>
    <w:rsid w:val="0074777A"/>
    <w:rsid w:val="00747EC5"/>
    <w:rsid w:val="00751000"/>
    <w:rsid w:val="007519E2"/>
    <w:rsid w:val="0075440D"/>
    <w:rsid w:val="00757994"/>
    <w:rsid w:val="00761009"/>
    <w:rsid w:val="00762808"/>
    <w:rsid w:val="0076555D"/>
    <w:rsid w:val="007677E9"/>
    <w:rsid w:val="00767BCD"/>
    <w:rsid w:val="00767E4D"/>
    <w:rsid w:val="007707AA"/>
    <w:rsid w:val="00772675"/>
    <w:rsid w:val="00776359"/>
    <w:rsid w:val="00784564"/>
    <w:rsid w:val="00785091"/>
    <w:rsid w:val="0078690C"/>
    <w:rsid w:val="00786E52"/>
    <w:rsid w:val="00790EFA"/>
    <w:rsid w:val="0079799D"/>
    <w:rsid w:val="007A0499"/>
    <w:rsid w:val="007A4EC6"/>
    <w:rsid w:val="007A5456"/>
    <w:rsid w:val="007A65A3"/>
    <w:rsid w:val="007B2C14"/>
    <w:rsid w:val="007B3565"/>
    <w:rsid w:val="007B4B9F"/>
    <w:rsid w:val="007B52FF"/>
    <w:rsid w:val="007B607B"/>
    <w:rsid w:val="007C2B7A"/>
    <w:rsid w:val="007C4482"/>
    <w:rsid w:val="007C5F75"/>
    <w:rsid w:val="007C7933"/>
    <w:rsid w:val="007D1D38"/>
    <w:rsid w:val="007D35BB"/>
    <w:rsid w:val="007D499F"/>
    <w:rsid w:val="007D571F"/>
    <w:rsid w:val="007D78F2"/>
    <w:rsid w:val="007E3CAF"/>
    <w:rsid w:val="007F1C7F"/>
    <w:rsid w:val="007F377A"/>
    <w:rsid w:val="007F3F69"/>
    <w:rsid w:val="007F3FEA"/>
    <w:rsid w:val="007F4D5A"/>
    <w:rsid w:val="007F54B8"/>
    <w:rsid w:val="007F577C"/>
    <w:rsid w:val="007F653E"/>
    <w:rsid w:val="008032E9"/>
    <w:rsid w:val="00804469"/>
    <w:rsid w:val="00806F35"/>
    <w:rsid w:val="0080743E"/>
    <w:rsid w:val="00812DF3"/>
    <w:rsid w:val="00815539"/>
    <w:rsid w:val="00822D4A"/>
    <w:rsid w:val="008257D3"/>
    <w:rsid w:val="00834911"/>
    <w:rsid w:val="00837331"/>
    <w:rsid w:val="00837681"/>
    <w:rsid w:val="008450B4"/>
    <w:rsid w:val="00845569"/>
    <w:rsid w:val="0084777E"/>
    <w:rsid w:val="00851412"/>
    <w:rsid w:val="008515BA"/>
    <w:rsid w:val="00851E76"/>
    <w:rsid w:val="00855061"/>
    <w:rsid w:val="00860740"/>
    <w:rsid w:val="008671DE"/>
    <w:rsid w:val="00867651"/>
    <w:rsid w:val="00872323"/>
    <w:rsid w:val="008724B5"/>
    <w:rsid w:val="0087290C"/>
    <w:rsid w:val="00873DC1"/>
    <w:rsid w:val="0087591E"/>
    <w:rsid w:val="008828ED"/>
    <w:rsid w:val="00883221"/>
    <w:rsid w:val="00894162"/>
    <w:rsid w:val="00895515"/>
    <w:rsid w:val="0089718D"/>
    <w:rsid w:val="008A3F76"/>
    <w:rsid w:val="008A4D46"/>
    <w:rsid w:val="008B4743"/>
    <w:rsid w:val="008B4B47"/>
    <w:rsid w:val="008C0FC7"/>
    <w:rsid w:val="008C1707"/>
    <w:rsid w:val="008C1B61"/>
    <w:rsid w:val="008C1F48"/>
    <w:rsid w:val="008C369E"/>
    <w:rsid w:val="008C3FA2"/>
    <w:rsid w:val="008C5304"/>
    <w:rsid w:val="008C5F40"/>
    <w:rsid w:val="008C63B2"/>
    <w:rsid w:val="008D5DD0"/>
    <w:rsid w:val="008D6EF9"/>
    <w:rsid w:val="008E1411"/>
    <w:rsid w:val="008E41EA"/>
    <w:rsid w:val="008E4F33"/>
    <w:rsid w:val="008E67BE"/>
    <w:rsid w:val="008E7FB1"/>
    <w:rsid w:val="008F32E7"/>
    <w:rsid w:val="008F5ABE"/>
    <w:rsid w:val="008F7A31"/>
    <w:rsid w:val="008F7A8F"/>
    <w:rsid w:val="009013FB"/>
    <w:rsid w:val="00901C2D"/>
    <w:rsid w:val="00902F3B"/>
    <w:rsid w:val="0090358B"/>
    <w:rsid w:val="009067C9"/>
    <w:rsid w:val="009106F5"/>
    <w:rsid w:val="00910CDD"/>
    <w:rsid w:val="00913421"/>
    <w:rsid w:val="00920A86"/>
    <w:rsid w:val="00923428"/>
    <w:rsid w:val="0092388E"/>
    <w:rsid w:val="00926534"/>
    <w:rsid w:val="00930C77"/>
    <w:rsid w:val="009314CC"/>
    <w:rsid w:val="00932421"/>
    <w:rsid w:val="009325B0"/>
    <w:rsid w:val="0094324E"/>
    <w:rsid w:val="00943259"/>
    <w:rsid w:val="00943A8D"/>
    <w:rsid w:val="009447EA"/>
    <w:rsid w:val="00950939"/>
    <w:rsid w:val="009536A9"/>
    <w:rsid w:val="00953A7F"/>
    <w:rsid w:val="00961825"/>
    <w:rsid w:val="00964ECA"/>
    <w:rsid w:val="0096628D"/>
    <w:rsid w:val="00972229"/>
    <w:rsid w:val="00973569"/>
    <w:rsid w:val="00977866"/>
    <w:rsid w:val="00980634"/>
    <w:rsid w:val="00984F64"/>
    <w:rsid w:val="00985376"/>
    <w:rsid w:val="00991BEE"/>
    <w:rsid w:val="009947A4"/>
    <w:rsid w:val="00996313"/>
    <w:rsid w:val="00997D87"/>
    <w:rsid w:val="009A0B2F"/>
    <w:rsid w:val="009A52BF"/>
    <w:rsid w:val="009A584F"/>
    <w:rsid w:val="009B08ED"/>
    <w:rsid w:val="009B0DC0"/>
    <w:rsid w:val="009B1D14"/>
    <w:rsid w:val="009B653D"/>
    <w:rsid w:val="009C0978"/>
    <w:rsid w:val="009C3D6D"/>
    <w:rsid w:val="009C5410"/>
    <w:rsid w:val="009D12AF"/>
    <w:rsid w:val="009D70CC"/>
    <w:rsid w:val="009E53F7"/>
    <w:rsid w:val="009F4A1A"/>
    <w:rsid w:val="009F7C47"/>
    <w:rsid w:val="00A001CE"/>
    <w:rsid w:val="00A02528"/>
    <w:rsid w:val="00A06148"/>
    <w:rsid w:val="00A07AF3"/>
    <w:rsid w:val="00A114E2"/>
    <w:rsid w:val="00A176DE"/>
    <w:rsid w:val="00A2025D"/>
    <w:rsid w:val="00A21FD1"/>
    <w:rsid w:val="00A24582"/>
    <w:rsid w:val="00A26FD7"/>
    <w:rsid w:val="00A272AE"/>
    <w:rsid w:val="00A30740"/>
    <w:rsid w:val="00A326DB"/>
    <w:rsid w:val="00A33B1C"/>
    <w:rsid w:val="00A3437F"/>
    <w:rsid w:val="00A366AF"/>
    <w:rsid w:val="00A36C11"/>
    <w:rsid w:val="00A42D09"/>
    <w:rsid w:val="00A439FD"/>
    <w:rsid w:val="00A4510C"/>
    <w:rsid w:val="00A47D1F"/>
    <w:rsid w:val="00A51EEA"/>
    <w:rsid w:val="00A542EC"/>
    <w:rsid w:val="00A563C5"/>
    <w:rsid w:val="00A56546"/>
    <w:rsid w:val="00A56F97"/>
    <w:rsid w:val="00A57DBA"/>
    <w:rsid w:val="00A601EA"/>
    <w:rsid w:val="00A629D1"/>
    <w:rsid w:val="00A633EC"/>
    <w:rsid w:val="00A64C06"/>
    <w:rsid w:val="00A64DC2"/>
    <w:rsid w:val="00A6530C"/>
    <w:rsid w:val="00A6546C"/>
    <w:rsid w:val="00A65AEE"/>
    <w:rsid w:val="00A666CD"/>
    <w:rsid w:val="00A74925"/>
    <w:rsid w:val="00A81D0C"/>
    <w:rsid w:val="00A83E7C"/>
    <w:rsid w:val="00A87854"/>
    <w:rsid w:val="00A87F7E"/>
    <w:rsid w:val="00A9122A"/>
    <w:rsid w:val="00A94B88"/>
    <w:rsid w:val="00A94D78"/>
    <w:rsid w:val="00A95FE8"/>
    <w:rsid w:val="00A96C7D"/>
    <w:rsid w:val="00A96EC1"/>
    <w:rsid w:val="00A974B2"/>
    <w:rsid w:val="00AA1678"/>
    <w:rsid w:val="00AA5698"/>
    <w:rsid w:val="00AB1F88"/>
    <w:rsid w:val="00AB2723"/>
    <w:rsid w:val="00AB313E"/>
    <w:rsid w:val="00AB3869"/>
    <w:rsid w:val="00AC0040"/>
    <w:rsid w:val="00AC02B9"/>
    <w:rsid w:val="00AC1C3B"/>
    <w:rsid w:val="00AC237C"/>
    <w:rsid w:val="00AC2B6F"/>
    <w:rsid w:val="00AC5574"/>
    <w:rsid w:val="00AC75D1"/>
    <w:rsid w:val="00AC7A29"/>
    <w:rsid w:val="00AD005B"/>
    <w:rsid w:val="00AD1673"/>
    <w:rsid w:val="00AD6EBB"/>
    <w:rsid w:val="00AD72F0"/>
    <w:rsid w:val="00AE4AB8"/>
    <w:rsid w:val="00AE589E"/>
    <w:rsid w:val="00AE67DF"/>
    <w:rsid w:val="00AE7F6D"/>
    <w:rsid w:val="00AF0366"/>
    <w:rsid w:val="00AF4219"/>
    <w:rsid w:val="00AF4CA7"/>
    <w:rsid w:val="00AF656B"/>
    <w:rsid w:val="00AF7619"/>
    <w:rsid w:val="00B00CF8"/>
    <w:rsid w:val="00B05612"/>
    <w:rsid w:val="00B0638A"/>
    <w:rsid w:val="00B0730D"/>
    <w:rsid w:val="00B103FD"/>
    <w:rsid w:val="00B13AC9"/>
    <w:rsid w:val="00B1554A"/>
    <w:rsid w:val="00B1615F"/>
    <w:rsid w:val="00B167B4"/>
    <w:rsid w:val="00B1763E"/>
    <w:rsid w:val="00B2140E"/>
    <w:rsid w:val="00B2185B"/>
    <w:rsid w:val="00B26D13"/>
    <w:rsid w:val="00B30A16"/>
    <w:rsid w:val="00B30F42"/>
    <w:rsid w:val="00B31222"/>
    <w:rsid w:val="00B316F6"/>
    <w:rsid w:val="00B321C6"/>
    <w:rsid w:val="00B346F0"/>
    <w:rsid w:val="00B34734"/>
    <w:rsid w:val="00B35270"/>
    <w:rsid w:val="00B36E6D"/>
    <w:rsid w:val="00B40C6D"/>
    <w:rsid w:val="00B4124F"/>
    <w:rsid w:val="00B427A9"/>
    <w:rsid w:val="00B47301"/>
    <w:rsid w:val="00B53716"/>
    <w:rsid w:val="00B54863"/>
    <w:rsid w:val="00B56420"/>
    <w:rsid w:val="00B63D41"/>
    <w:rsid w:val="00B66425"/>
    <w:rsid w:val="00B71576"/>
    <w:rsid w:val="00B71B41"/>
    <w:rsid w:val="00B73965"/>
    <w:rsid w:val="00B74773"/>
    <w:rsid w:val="00B75363"/>
    <w:rsid w:val="00B7634E"/>
    <w:rsid w:val="00B77DD0"/>
    <w:rsid w:val="00B80599"/>
    <w:rsid w:val="00B8189A"/>
    <w:rsid w:val="00B840B2"/>
    <w:rsid w:val="00B850F0"/>
    <w:rsid w:val="00B853B2"/>
    <w:rsid w:val="00B85863"/>
    <w:rsid w:val="00B8661F"/>
    <w:rsid w:val="00B8782E"/>
    <w:rsid w:val="00B87E3A"/>
    <w:rsid w:val="00B909F7"/>
    <w:rsid w:val="00B90E4C"/>
    <w:rsid w:val="00B91CA4"/>
    <w:rsid w:val="00B923C9"/>
    <w:rsid w:val="00B92D42"/>
    <w:rsid w:val="00B93DBC"/>
    <w:rsid w:val="00B9463C"/>
    <w:rsid w:val="00B9502C"/>
    <w:rsid w:val="00B964A2"/>
    <w:rsid w:val="00BA1167"/>
    <w:rsid w:val="00BA2C10"/>
    <w:rsid w:val="00BA2F66"/>
    <w:rsid w:val="00BA3B40"/>
    <w:rsid w:val="00BA54A1"/>
    <w:rsid w:val="00BA5E09"/>
    <w:rsid w:val="00BB19E6"/>
    <w:rsid w:val="00BB26F4"/>
    <w:rsid w:val="00BB4890"/>
    <w:rsid w:val="00BB4B04"/>
    <w:rsid w:val="00BB4F36"/>
    <w:rsid w:val="00BB5C7E"/>
    <w:rsid w:val="00BB6604"/>
    <w:rsid w:val="00BC07CC"/>
    <w:rsid w:val="00BC0B66"/>
    <w:rsid w:val="00BC0F8C"/>
    <w:rsid w:val="00BC2890"/>
    <w:rsid w:val="00BC4624"/>
    <w:rsid w:val="00BC46AB"/>
    <w:rsid w:val="00BC5E36"/>
    <w:rsid w:val="00BC62D0"/>
    <w:rsid w:val="00BC706E"/>
    <w:rsid w:val="00BC76EF"/>
    <w:rsid w:val="00BD0EFE"/>
    <w:rsid w:val="00BD5B39"/>
    <w:rsid w:val="00BE348A"/>
    <w:rsid w:val="00BE662A"/>
    <w:rsid w:val="00BE7479"/>
    <w:rsid w:val="00BF0818"/>
    <w:rsid w:val="00BF3876"/>
    <w:rsid w:val="00BF5493"/>
    <w:rsid w:val="00BF55CB"/>
    <w:rsid w:val="00BF65F0"/>
    <w:rsid w:val="00BF7112"/>
    <w:rsid w:val="00C00F9B"/>
    <w:rsid w:val="00C01703"/>
    <w:rsid w:val="00C050F2"/>
    <w:rsid w:val="00C05CDA"/>
    <w:rsid w:val="00C10661"/>
    <w:rsid w:val="00C10D0C"/>
    <w:rsid w:val="00C11D6F"/>
    <w:rsid w:val="00C1333E"/>
    <w:rsid w:val="00C14920"/>
    <w:rsid w:val="00C1765A"/>
    <w:rsid w:val="00C179E2"/>
    <w:rsid w:val="00C2023E"/>
    <w:rsid w:val="00C2342F"/>
    <w:rsid w:val="00C25022"/>
    <w:rsid w:val="00C270DB"/>
    <w:rsid w:val="00C31A54"/>
    <w:rsid w:val="00C31C78"/>
    <w:rsid w:val="00C32614"/>
    <w:rsid w:val="00C3376D"/>
    <w:rsid w:val="00C37458"/>
    <w:rsid w:val="00C408FF"/>
    <w:rsid w:val="00C51B55"/>
    <w:rsid w:val="00C5221E"/>
    <w:rsid w:val="00C536EB"/>
    <w:rsid w:val="00C56CCC"/>
    <w:rsid w:val="00C57040"/>
    <w:rsid w:val="00C57D32"/>
    <w:rsid w:val="00C61BA5"/>
    <w:rsid w:val="00C61E8D"/>
    <w:rsid w:val="00C64C9C"/>
    <w:rsid w:val="00C67276"/>
    <w:rsid w:val="00C70112"/>
    <w:rsid w:val="00C72A00"/>
    <w:rsid w:val="00C75419"/>
    <w:rsid w:val="00C77761"/>
    <w:rsid w:val="00C77AB5"/>
    <w:rsid w:val="00C81B79"/>
    <w:rsid w:val="00C8364A"/>
    <w:rsid w:val="00C843F2"/>
    <w:rsid w:val="00C85427"/>
    <w:rsid w:val="00C911E9"/>
    <w:rsid w:val="00C91D43"/>
    <w:rsid w:val="00C9597E"/>
    <w:rsid w:val="00C979A1"/>
    <w:rsid w:val="00CA022F"/>
    <w:rsid w:val="00CA2870"/>
    <w:rsid w:val="00CA2C6A"/>
    <w:rsid w:val="00CA3189"/>
    <w:rsid w:val="00CA4FC2"/>
    <w:rsid w:val="00CA61B2"/>
    <w:rsid w:val="00CA6A06"/>
    <w:rsid w:val="00CA7CE4"/>
    <w:rsid w:val="00CB1F2B"/>
    <w:rsid w:val="00CB2BA2"/>
    <w:rsid w:val="00CB4167"/>
    <w:rsid w:val="00CB55B4"/>
    <w:rsid w:val="00CB7EEE"/>
    <w:rsid w:val="00CC0E99"/>
    <w:rsid w:val="00CC48AC"/>
    <w:rsid w:val="00CC5C18"/>
    <w:rsid w:val="00CD5044"/>
    <w:rsid w:val="00CD5E15"/>
    <w:rsid w:val="00CE06FA"/>
    <w:rsid w:val="00CE0BA8"/>
    <w:rsid w:val="00CE34E0"/>
    <w:rsid w:val="00CE50E3"/>
    <w:rsid w:val="00CE706B"/>
    <w:rsid w:val="00CE713E"/>
    <w:rsid w:val="00CF1B74"/>
    <w:rsid w:val="00CF6656"/>
    <w:rsid w:val="00CF6EED"/>
    <w:rsid w:val="00D01F3C"/>
    <w:rsid w:val="00D0344A"/>
    <w:rsid w:val="00D05823"/>
    <w:rsid w:val="00D0657E"/>
    <w:rsid w:val="00D07009"/>
    <w:rsid w:val="00D12B05"/>
    <w:rsid w:val="00D13EA5"/>
    <w:rsid w:val="00D20FC8"/>
    <w:rsid w:val="00D211B0"/>
    <w:rsid w:val="00D2484B"/>
    <w:rsid w:val="00D24EDB"/>
    <w:rsid w:val="00D31F3F"/>
    <w:rsid w:val="00D33A6B"/>
    <w:rsid w:val="00D3502F"/>
    <w:rsid w:val="00D3588B"/>
    <w:rsid w:val="00D372EC"/>
    <w:rsid w:val="00D40D25"/>
    <w:rsid w:val="00D43CC0"/>
    <w:rsid w:val="00D44E45"/>
    <w:rsid w:val="00D461A7"/>
    <w:rsid w:val="00D46A63"/>
    <w:rsid w:val="00D4724F"/>
    <w:rsid w:val="00D55000"/>
    <w:rsid w:val="00D55881"/>
    <w:rsid w:val="00D55E7A"/>
    <w:rsid w:val="00D56B03"/>
    <w:rsid w:val="00D57116"/>
    <w:rsid w:val="00D6341E"/>
    <w:rsid w:val="00D66BA9"/>
    <w:rsid w:val="00D712B6"/>
    <w:rsid w:val="00D724DD"/>
    <w:rsid w:val="00D742AD"/>
    <w:rsid w:val="00D74F97"/>
    <w:rsid w:val="00D7636F"/>
    <w:rsid w:val="00D80918"/>
    <w:rsid w:val="00D83939"/>
    <w:rsid w:val="00D83A4A"/>
    <w:rsid w:val="00D84390"/>
    <w:rsid w:val="00D84C75"/>
    <w:rsid w:val="00D84D35"/>
    <w:rsid w:val="00D869CC"/>
    <w:rsid w:val="00D9182C"/>
    <w:rsid w:val="00D936C7"/>
    <w:rsid w:val="00D93CA5"/>
    <w:rsid w:val="00D96909"/>
    <w:rsid w:val="00D97C0D"/>
    <w:rsid w:val="00DA0132"/>
    <w:rsid w:val="00DA04B5"/>
    <w:rsid w:val="00DA0FB7"/>
    <w:rsid w:val="00DA1853"/>
    <w:rsid w:val="00DA53C1"/>
    <w:rsid w:val="00DA54F1"/>
    <w:rsid w:val="00DA6067"/>
    <w:rsid w:val="00DA72A4"/>
    <w:rsid w:val="00DA7E53"/>
    <w:rsid w:val="00DB01A5"/>
    <w:rsid w:val="00DB1ACD"/>
    <w:rsid w:val="00DB20A8"/>
    <w:rsid w:val="00DC13D1"/>
    <w:rsid w:val="00DC24D2"/>
    <w:rsid w:val="00DC2791"/>
    <w:rsid w:val="00DC2C54"/>
    <w:rsid w:val="00DC32C5"/>
    <w:rsid w:val="00DC4B84"/>
    <w:rsid w:val="00DC5040"/>
    <w:rsid w:val="00DC50C9"/>
    <w:rsid w:val="00DC7E7D"/>
    <w:rsid w:val="00DD07E9"/>
    <w:rsid w:val="00DD1D5C"/>
    <w:rsid w:val="00DD5779"/>
    <w:rsid w:val="00DD6F9B"/>
    <w:rsid w:val="00DD77E0"/>
    <w:rsid w:val="00DE197D"/>
    <w:rsid w:val="00DE2D56"/>
    <w:rsid w:val="00DE2E00"/>
    <w:rsid w:val="00DE32B5"/>
    <w:rsid w:val="00DE372E"/>
    <w:rsid w:val="00DE7F5A"/>
    <w:rsid w:val="00DF1F48"/>
    <w:rsid w:val="00DF207D"/>
    <w:rsid w:val="00E0394B"/>
    <w:rsid w:val="00E063C9"/>
    <w:rsid w:val="00E06798"/>
    <w:rsid w:val="00E067C5"/>
    <w:rsid w:val="00E119AF"/>
    <w:rsid w:val="00E12EEE"/>
    <w:rsid w:val="00E1716F"/>
    <w:rsid w:val="00E17AD0"/>
    <w:rsid w:val="00E20BE7"/>
    <w:rsid w:val="00E213C0"/>
    <w:rsid w:val="00E22FDA"/>
    <w:rsid w:val="00E24084"/>
    <w:rsid w:val="00E248E2"/>
    <w:rsid w:val="00E26FE5"/>
    <w:rsid w:val="00E27B95"/>
    <w:rsid w:val="00E3198D"/>
    <w:rsid w:val="00E328BA"/>
    <w:rsid w:val="00E34C80"/>
    <w:rsid w:val="00E41CBD"/>
    <w:rsid w:val="00E47D46"/>
    <w:rsid w:val="00E47FEC"/>
    <w:rsid w:val="00E50CD8"/>
    <w:rsid w:val="00E51AED"/>
    <w:rsid w:val="00E521DE"/>
    <w:rsid w:val="00E53A0F"/>
    <w:rsid w:val="00E54364"/>
    <w:rsid w:val="00E56093"/>
    <w:rsid w:val="00E5719D"/>
    <w:rsid w:val="00E6009A"/>
    <w:rsid w:val="00E63AF0"/>
    <w:rsid w:val="00E64F40"/>
    <w:rsid w:val="00E6695E"/>
    <w:rsid w:val="00E70BD0"/>
    <w:rsid w:val="00E7288D"/>
    <w:rsid w:val="00E72DAF"/>
    <w:rsid w:val="00E7326A"/>
    <w:rsid w:val="00E73CB6"/>
    <w:rsid w:val="00E74F2C"/>
    <w:rsid w:val="00E82218"/>
    <w:rsid w:val="00E853EE"/>
    <w:rsid w:val="00E93DE0"/>
    <w:rsid w:val="00E9515C"/>
    <w:rsid w:val="00E9671D"/>
    <w:rsid w:val="00E96F64"/>
    <w:rsid w:val="00EA2CE8"/>
    <w:rsid w:val="00EA3BBE"/>
    <w:rsid w:val="00EA4251"/>
    <w:rsid w:val="00EA7E7A"/>
    <w:rsid w:val="00EB33B8"/>
    <w:rsid w:val="00EB6851"/>
    <w:rsid w:val="00EC1169"/>
    <w:rsid w:val="00EC334A"/>
    <w:rsid w:val="00EC36B0"/>
    <w:rsid w:val="00EC7A7F"/>
    <w:rsid w:val="00EC7CC2"/>
    <w:rsid w:val="00ED0AD7"/>
    <w:rsid w:val="00ED40E5"/>
    <w:rsid w:val="00ED4601"/>
    <w:rsid w:val="00EE1686"/>
    <w:rsid w:val="00EE1A6B"/>
    <w:rsid w:val="00EE26A8"/>
    <w:rsid w:val="00EF06A9"/>
    <w:rsid w:val="00EF1B98"/>
    <w:rsid w:val="00F062E0"/>
    <w:rsid w:val="00F0779F"/>
    <w:rsid w:val="00F07910"/>
    <w:rsid w:val="00F13755"/>
    <w:rsid w:val="00F13A2F"/>
    <w:rsid w:val="00F1693F"/>
    <w:rsid w:val="00F17944"/>
    <w:rsid w:val="00F20337"/>
    <w:rsid w:val="00F20E6A"/>
    <w:rsid w:val="00F24379"/>
    <w:rsid w:val="00F247FF"/>
    <w:rsid w:val="00F25817"/>
    <w:rsid w:val="00F30562"/>
    <w:rsid w:val="00F32CAD"/>
    <w:rsid w:val="00F40045"/>
    <w:rsid w:val="00F41020"/>
    <w:rsid w:val="00F42619"/>
    <w:rsid w:val="00F4492E"/>
    <w:rsid w:val="00F47012"/>
    <w:rsid w:val="00F470E1"/>
    <w:rsid w:val="00F51469"/>
    <w:rsid w:val="00F51A47"/>
    <w:rsid w:val="00F51BEC"/>
    <w:rsid w:val="00F530B8"/>
    <w:rsid w:val="00F55126"/>
    <w:rsid w:val="00F55E76"/>
    <w:rsid w:val="00F579F8"/>
    <w:rsid w:val="00F57D13"/>
    <w:rsid w:val="00F60E7B"/>
    <w:rsid w:val="00F60E94"/>
    <w:rsid w:val="00F63325"/>
    <w:rsid w:val="00F6528D"/>
    <w:rsid w:val="00F663A6"/>
    <w:rsid w:val="00F66560"/>
    <w:rsid w:val="00F6662B"/>
    <w:rsid w:val="00F66D04"/>
    <w:rsid w:val="00F701CE"/>
    <w:rsid w:val="00F716E9"/>
    <w:rsid w:val="00F71C7F"/>
    <w:rsid w:val="00F72975"/>
    <w:rsid w:val="00F73B56"/>
    <w:rsid w:val="00F77E9C"/>
    <w:rsid w:val="00F81120"/>
    <w:rsid w:val="00F82CB7"/>
    <w:rsid w:val="00F86626"/>
    <w:rsid w:val="00F86DFC"/>
    <w:rsid w:val="00F87480"/>
    <w:rsid w:val="00F87B20"/>
    <w:rsid w:val="00F918B4"/>
    <w:rsid w:val="00F91DD5"/>
    <w:rsid w:val="00F95000"/>
    <w:rsid w:val="00F97DEF"/>
    <w:rsid w:val="00FA113B"/>
    <w:rsid w:val="00FA16C8"/>
    <w:rsid w:val="00FA21FA"/>
    <w:rsid w:val="00FA22C9"/>
    <w:rsid w:val="00FA445D"/>
    <w:rsid w:val="00FA5302"/>
    <w:rsid w:val="00FB0A38"/>
    <w:rsid w:val="00FB13EC"/>
    <w:rsid w:val="00FB224D"/>
    <w:rsid w:val="00FB28EB"/>
    <w:rsid w:val="00FB29CB"/>
    <w:rsid w:val="00FB5066"/>
    <w:rsid w:val="00FB68C4"/>
    <w:rsid w:val="00FB77A5"/>
    <w:rsid w:val="00FB7E03"/>
    <w:rsid w:val="00FC2E66"/>
    <w:rsid w:val="00FC4A4A"/>
    <w:rsid w:val="00FC7E5F"/>
    <w:rsid w:val="00FD0162"/>
    <w:rsid w:val="00FD1BBD"/>
    <w:rsid w:val="00FD325A"/>
    <w:rsid w:val="00FD5064"/>
    <w:rsid w:val="00FE4A2D"/>
    <w:rsid w:val="00FF1C36"/>
    <w:rsid w:val="00FF2CD6"/>
    <w:rsid w:val="00FF3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7F89CB00-CCCD-4453-A078-4AC12F8AD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93C0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tabs>
        <w:tab w:val="left" w:pos="504"/>
      </w:tabs>
      <w:spacing w:after="240" w:line="240" w:lineRule="auto"/>
      <w:ind w:left="504" w:hanging="504"/>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 w:type="character" w:styleId="LineNumber">
    <w:name w:val="line number"/>
    <w:basedOn w:val="DefaultParagraphFont"/>
    <w:uiPriority w:val="99"/>
    <w:semiHidden/>
    <w:unhideWhenUsed/>
    <w:rsid w:val="00FD1B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 w:id="1231694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bahlai/dynamic_shift_detecto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62469A-8414-48E6-B1A7-3EEE69838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8</Pages>
  <Words>48533</Words>
  <Characters>276641</Characters>
  <Application>Microsoft Office Word</Application>
  <DocSecurity>0</DocSecurity>
  <Lines>2305</Lines>
  <Paragraphs>649</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324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Christie Bahlai</cp:lastModifiedBy>
  <cp:revision>3</cp:revision>
  <dcterms:created xsi:type="dcterms:W3CDTF">2019-10-10T13:11:00Z</dcterms:created>
  <dcterms:modified xsi:type="dcterms:W3CDTF">2019-10-10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q9e45SqI"/&gt;&lt;style id="http://www.zotero.org/styles/plos-computational-biology"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